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EA7192" w:rsidRDefault="00F75D23">
      <w:pPr>
        <w:spacing w:after="214" w:line="259" w:lineRule="auto"/>
        <w:ind w:left="1108" w:firstLine="0"/>
        <w:jc w:val="center"/>
      </w:pPr>
      <w:r>
        <w:rPr>
          <w:rFonts w:ascii="Calibri" w:eastAsia="Calibri" w:hAnsi="Calibri" w:cs="Calibri"/>
          <w:sz w:val="22"/>
          <w:szCs w:val="22"/>
        </w:rPr>
        <w:t xml:space="preserve"> </w:t>
      </w:r>
    </w:p>
    <w:p w14:paraId="00000002" w14:textId="77777777" w:rsidR="00EA7192" w:rsidRDefault="00F75D23">
      <w:pPr>
        <w:spacing w:after="0" w:line="259" w:lineRule="auto"/>
        <w:ind w:left="186" w:firstLine="0"/>
        <w:jc w:val="center"/>
      </w:pPr>
      <w:r>
        <w:rPr>
          <w:b/>
          <w:sz w:val="48"/>
          <w:szCs w:val="48"/>
        </w:rPr>
        <w:t xml:space="preserve"> </w:t>
      </w:r>
    </w:p>
    <w:p w14:paraId="00000003" w14:textId="3990DFE8" w:rsidR="00EA7192" w:rsidRDefault="00F83002">
      <w:pPr>
        <w:spacing w:after="0" w:line="238" w:lineRule="auto"/>
        <w:ind w:left="815" w:firstLine="0"/>
        <w:jc w:val="center"/>
      </w:pPr>
      <w:r>
        <w:rPr>
          <w:b/>
          <w:sz w:val="48"/>
          <w:szCs w:val="48"/>
        </w:rPr>
        <w:t>Evaluasi Usability</w:t>
      </w:r>
      <w:r w:rsidR="004F72B9">
        <w:rPr>
          <w:b/>
          <w:sz w:val="48"/>
          <w:szCs w:val="48"/>
        </w:rPr>
        <w:t xml:space="preserve"> Automation Facebook Market Place Menggunakan Imacros</w:t>
      </w:r>
      <w:r w:rsidR="00F75D23">
        <w:rPr>
          <w:b/>
          <w:sz w:val="48"/>
          <w:szCs w:val="48"/>
        </w:rPr>
        <w:t xml:space="preserve">  </w:t>
      </w:r>
    </w:p>
    <w:p w14:paraId="00000004" w14:textId="040DCDFA" w:rsidR="00EA7192" w:rsidRDefault="00F75D23">
      <w:pPr>
        <w:spacing w:after="0" w:line="259" w:lineRule="auto"/>
        <w:ind w:left="1103" w:firstLine="0"/>
        <w:jc w:val="center"/>
      </w:pPr>
      <w:r>
        <w:rPr>
          <w:sz w:val="18"/>
          <w:szCs w:val="18"/>
        </w:rPr>
        <w:t xml:space="preserve"> </w:t>
      </w:r>
    </w:p>
    <w:p w14:paraId="00000005" w14:textId="4AD40BA2" w:rsidR="00EA7192" w:rsidRDefault="00F75D23">
      <w:pPr>
        <w:spacing w:after="38" w:line="259" w:lineRule="auto"/>
        <w:ind w:left="1124" w:right="8" w:firstLine="1109"/>
        <w:jc w:val="center"/>
      </w:pPr>
      <w:r>
        <w:rPr>
          <w:sz w:val="18"/>
          <w:szCs w:val="18"/>
          <w:vertAlign w:val="superscript"/>
        </w:rPr>
        <w:t>1</w:t>
      </w:r>
      <w:r w:rsidR="004F72B9">
        <w:rPr>
          <w:sz w:val="18"/>
          <w:szCs w:val="18"/>
        </w:rPr>
        <w:t>Han Sulaiman</w:t>
      </w:r>
      <w:r>
        <w:rPr>
          <w:sz w:val="18"/>
          <w:szCs w:val="18"/>
        </w:rPr>
        <w:t>,</w:t>
      </w:r>
      <w:r>
        <w:rPr>
          <w:sz w:val="18"/>
          <w:szCs w:val="18"/>
          <w:vertAlign w:val="superscript"/>
        </w:rPr>
        <w:t>2</w:t>
      </w:r>
      <w:r w:rsidR="004F72B9" w:rsidRPr="004F72B9">
        <w:rPr>
          <w:sz w:val="18"/>
          <w:szCs w:val="18"/>
        </w:rPr>
        <w:t>Nasrulloh Isnain</w:t>
      </w:r>
      <w:r>
        <w:rPr>
          <w:sz w:val="18"/>
          <w:szCs w:val="18"/>
        </w:rPr>
        <w:t xml:space="preserve">  </w:t>
      </w:r>
    </w:p>
    <w:p w14:paraId="00000006" w14:textId="76F8BC4C" w:rsidR="00EA7192" w:rsidRDefault="00F75D23">
      <w:pPr>
        <w:spacing w:after="14" w:line="259" w:lineRule="auto"/>
        <w:ind w:left="1320" w:right="176" w:firstLine="1109"/>
        <w:jc w:val="center"/>
      </w:pPr>
      <w:r>
        <w:rPr>
          <w:i/>
          <w:sz w:val="18"/>
          <w:szCs w:val="18"/>
        </w:rPr>
        <w:t>Fakultas</w:t>
      </w:r>
      <w:r w:rsidR="004F72B9">
        <w:rPr>
          <w:i/>
          <w:sz w:val="18"/>
          <w:szCs w:val="18"/>
        </w:rPr>
        <w:t xml:space="preserve"> Teknik dan Ilmu Komputer</w:t>
      </w:r>
      <w:r>
        <w:rPr>
          <w:i/>
          <w:sz w:val="18"/>
          <w:szCs w:val="18"/>
        </w:rPr>
        <w:t>, Universitas</w:t>
      </w:r>
      <w:r w:rsidR="004F72B9">
        <w:rPr>
          <w:i/>
          <w:sz w:val="18"/>
          <w:szCs w:val="18"/>
        </w:rPr>
        <w:t xml:space="preserve"> Indraprasta PGRI</w:t>
      </w:r>
      <w:r>
        <w:rPr>
          <w:i/>
          <w:sz w:val="18"/>
          <w:szCs w:val="18"/>
          <w:vertAlign w:val="superscript"/>
        </w:rPr>
        <w:t>1,</w:t>
      </w:r>
      <w:r w:rsidR="004F72B9">
        <w:rPr>
          <w:i/>
          <w:sz w:val="18"/>
          <w:szCs w:val="18"/>
          <w:vertAlign w:val="superscript"/>
        </w:rPr>
        <w:t>2</w:t>
      </w:r>
      <w:r>
        <w:rPr>
          <w:i/>
          <w:sz w:val="18"/>
          <w:szCs w:val="18"/>
          <w:vertAlign w:val="superscript"/>
        </w:rPr>
        <w:t xml:space="preserve"> </w:t>
      </w:r>
    </w:p>
    <w:p w14:paraId="00000007" w14:textId="3D90C1D4" w:rsidR="00EA7192" w:rsidRDefault="00F75D23">
      <w:pPr>
        <w:spacing w:after="0" w:line="259" w:lineRule="auto"/>
        <w:ind w:left="1151" w:firstLine="0"/>
        <w:jc w:val="center"/>
      </w:pPr>
      <w:r>
        <w:rPr>
          <w:sz w:val="18"/>
          <w:szCs w:val="18"/>
        </w:rPr>
        <w:t xml:space="preserve"> </w:t>
      </w:r>
    </w:p>
    <w:p w14:paraId="00000008" w14:textId="64BC77EC" w:rsidR="00EA7192" w:rsidRDefault="004F72B9">
      <w:pPr>
        <w:spacing w:after="14" w:line="259" w:lineRule="auto"/>
        <w:ind w:left="1320" w:right="244" w:firstLine="1109"/>
        <w:jc w:val="center"/>
      </w:pPr>
      <w:r>
        <w:rPr>
          <w:i/>
          <w:sz w:val="18"/>
          <w:szCs w:val="18"/>
        </w:rPr>
        <w:t>Jakarta</w:t>
      </w:r>
      <w:r w:rsidR="00F75D23">
        <w:rPr>
          <w:i/>
          <w:sz w:val="18"/>
          <w:szCs w:val="18"/>
        </w:rPr>
        <w:t xml:space="preserve"> </w:t>
      </w:r>
      <w:r w:rsidR="00F75D23">
        <w:rPr>
          <w:i/>
          <w:sz w:val="18"/>
          <w:szCs w:val="18"/>
          <w:vertAlign w:val="superscript"/>
        </w:rPr>
        <w:t xml:space="preserve">1,2 </w:t>
      </w:r>
    </w:p>
    <w:p w14:paraId="00000009" w14:textId="0B0985F8" w:rsidR="00EA7192" w:rsidRDefault="00EA7192">
      <w:pPr>
        <w:spacing w:after="0" w:line="259" w:lineRule="auto"/>
        <w:ind w:left="1151" w:firstLine="0"/>
        <w:jc w:val="center"/>
      </w:pPr>
    </w:p>
    <w:p w14:paraId="0000000A" w14:textId="346F3F90" w:rsidR="00EA7192" w:rsidRPr="00702ACA" w:rsidRDefault="00F2055C">
      <w:pPr>
        <w:spacing w:after="0" w:line="259" w:lineRule="auto"/>
        <w:ind w:left="1324" w:right="245" w:hanging="14"/>
        <w:jc w:val="center"/>
      </w:pPr>
      <w:hyperlink r:id="rId9" w:history="1">
        <w:r w:rsidR="00702ACA" w:rsidRPr="00702ACA">
          <w:rPr>
            <w:rStyle w:val="Hyperlink"/>
            <w:sz w:val="18"/>
            <w:szCs w:val="18"/>
            <w:u w:val="none"/>
          </w:rPr>
          <w:t>mr.dehans@gmail.com</w:t>
        </w:r>
        <w:r w:rsidR="00702ACA" w:rsidRPr="00702ACA">
          <w:rPr>
            <w:rStyle w:val="Hyperlink"/>
            <w:sz w:val="18"/>
            <w:szCs w:val="18"/>
            <w:u w:val="none"/>
            <w:vertAlign w:val="superscript"/>
          </w:rPr>
          <w:t>1</w:t>
        </w:r>
      </w:hyperlink>
      <w:r w:rsidR="00F75D23" w:rsidRPr="00702ACA">
        <w:rPr>
          <w:sz w:val="18"/>
          <w:szCs w:val="18"/>
        </w:rPr>
        <w:t>,</w:t>
      </w:r>
      <w:r w:rsidR="004F72B9" w:rsidRPr="00702ACA">
        <w:rPr>
          <w:sz w:val="18"/>
          <w:szCs w:val="18"/>
          <w:vertAlign w:val="superscript"/>
        </w:rPr>
        <w:t xml:space="preserve"> </w:t>
      </w:r>
      <w:hyperlink r:id="rId10" w:history="1">
        <w:r w:rsidR="00702ACA" w:rsidRPr="00702ACA">
          <w:rPr>
            <w:rStyle w:val="Hyperlink"/>
            <w:sz w:val="18"/>
            <w:szCs w:val="18"/>
            <w:u w:val="none"/>
          </w:rPr>
          <w:t>nasrullohisnain@gmail.com</w:t>
        </w:r>
        <w:r w:rsidR="00702ACA" w:rsidRPr="00702ACA">
          <w:rPr>
            <w:rStyle w:val="Hyperlink"/>
            <w:sz w:val="18"/>
            <w:szCs w:val="18"/>
            <w:u w:val="none"/>
            <w:vertAlign w:val="superscript"/>
          </w:rPr>
          <w:t>2</w:t>
        </w:r>
      </w:hyperlink>
      <w:r w:rsidR="00702ACA" w:rsidRPr="00702ACA">
        <w:rPr>
          <w:sz w:val="18"/>
          <w:szCs w:val="18"/>
        </w:rPr>
        <w:t xml:space="preserve"> </w:t>
      </w:r>
    </w:p>
    <w:p w14:paraId="0000000B" w14:textId="5D76FCDC" w:rsidR="00EA7192" w:rsidRDefault="00EA7192">
      <w:pPr>
        <w:spacing w:after="0" w:line="259" w:lineRule="auto"/>
        <w:ind w:left="1137" w:firstLine="0"/>
        <w:jc w:val="center"/>
        <w:rPr>
          <w:sz w:val="18"/>
          <w:szCs w:val="18"/>
        </w:rPr>
      </w:pPr>
    </w:p>
    <w:p w14:paraId="0000000C" w14:textId="77777777" w:rsidR="00EA7192" w:rsidRDefault="00EA7192">
      <w:pPr>
        <w:spacing w:after="0" w:line="259" w:lineRule="auto"/>
        <w:ind w:left="1137" w:firstLine="0"/>
        <w:jc w:val="center"/>
      </w:pPr>
    </w:p>
    <w:p w14:paraId="0000000E" w14:textId="0E6F5E7D" w:rsidR="00EA7192" w:rsidRDefault="00F75D23">
      <w:pPr>
        <w:pBdr>
          <w:top w:val="nil"/>
          <w:left w:val="nil"/>
          <w:bottom w:val="nil"/>
          <w:right w:val="nil"/>
          <w:between w:val="nil"/>
        </w:pBdr>
        <w:spacing w:after="0" w:line="240" w:lineRule="auto"/>
        <w:ind w:left="1170" w:hanging="14"/>
        <w:rPr>
          <w:b/>
          <w:i/>
          <w:sz w:val="18"/>
          <w:szCs w:val="18"/>
        </w:rPr>
      </w:pPr>
      <w:r>
        <w:rPr>
          <w:b/>
          <w:i/>
          <w:sz w:val="18"/>
          <w:szCs w:val="18"/>
        </w:rPr>
        <w:t>Abstract</w:t>
      </w:r>
      <w:r>
        <w:rPr>
          <w:b/>
          <w:sz w:val="18"/>
          <w:szCs w:val="18"/>
        </w:rPr>
        <w:t xml:space="preserve"> - </w:t>
      </w:r>
      <w:r w:rsidR="00880738" w:rsidRPr="00880738">
        <w:rPr>
          <w:b/>
          <w:i/>
          <w:sz w:val="18"/>
          <w:szCs w:val="18"/>
        </w:rPr>
        <w:t>There are many bad impacts due to COVID-19 in Indonesia, especially the MSME economy. The bad thing about covid-19 is that the number of visitors has decreased which automatically has an impact on sales. MSME owners are forced to switch to online services because visitors reduce their activities out of the house. Marketplace is a solution and a means to bring together the seller and the buyer without the need to create a shop because the marketplace is a third party. There are many marketplaces that can be used for SMEs, one of which is the Facebook marketplace. Facebook marketplace is the fastest way to increase sales in a free way and most importantly, mass uploading of products is key. Assistance tools can also be used to help upload products, edit products, delete products, update products in bulk with Imakros, but the problem is that not many people know how to use and benefit from these tools. For this reason, the researchers found usefulness with five criteria, namely learning ability, memory ability, efficiency, error, satisfaction, the results of the evaluation obtained the average value of each part, namely learning ability 0.81, memory steps of old users 175.75 steps of new users 20 .25 , efficiency 78.62%, error 1.27% and satisfaction 78.</w:t>
      </w:r>
      <w:r>
        <w:rPr>
          <w:b/>
          <w:i/>
          <w:sz w:val="18"/>
          <w:szCs w:val="18"/>
        </w:rPr>
        <w:t xml:space="preserve"> </w:t>
      </w:r>
    </w:p>
    <w:p w14:paraId="0000000F" w14:textId="77777777" w:rsidR="00EA7192" w:rsidRDefault="00EA7192">
      <w:pPr>
        <w:pBdr>
          <w:top w:val="nil"/>
          <w:left w:val="nil"/>
          <w:bottom w:val="nil"/>
          <w:right w:val="nil"/>
          <w:between w:val="nil"/>
        </w:pBdr>
        <w:spacing w:after="0" w:line="240" w:lineRule="auto"/>
        <w:ind w:left="1170" w:right="426" w:hanging="14"/>
        <w:rPr>
          <w:b/>
          <w:i/>
          <w:sz w:val="18"/>
          <w:szCs w:val="18"/>
        </w:rPr>
      </w:pPr>
    </w:p>
    <w:p w14:paraId="00000010" w14:textId="7BD6A369" w:rsidR="00EA7192" w:rsidRDefault="00F75D23">
      <w:pPr>
        <w:pBdr>
          <w:top w:val="nil"/>
          <w:left w:val="nil"/>
          <w:bottom w:val="nil"/>
          <w:right w:val="nil"/>
          <w:between w:val="nil"/>
        </w:pBdr>
        <w:spacing w:after="0" w:line="240" w:lineRule="auto"/>
        <w:ind w:left="1170" w:right="426" w:hanging="14"/>
        <w:jc w:val="left"/>
        <w:rPr>
          <w:i/>
        </w:rPr>
      </w:pPr>
      <w:r>
        <w:rPr>
          <w:b/>
          <w:i/>
          <w:sz w:val="18"/>
          <w:szCs w:val="18"/>
        </w:rPr>
        <w:t>Keyword:</w:t>
      </w:r>
      <w:r w:rsidR="00880738" w:rsidRPr="00880738">
        <w:rPr>
          <w:b/>
          <w:sz w:val="18"/>
          <w:szCs w:val="18"/>
        </w:rPr>
        <w:t xml:space="preserve"> </w:t>
      </w:r>
      <w:r w:rsidR="00880738">
        <w:rPr>
          <w:b/>
          <w:sz w:val="18"/>
          <w:szCs w:val="18"/>
        </w:rPr>
        <w:t>Covid-19, Facebook market place, U</w:t>
      </w:r>
      <w:r w:rsidR="00880738" w:rsidRPr="00F17272">
        <w:rPr>
          <w:b/>
          <w:sz w:val="18"/>
          <w:szCs w:val="18"/>
        </w:rPr>
        <w:t>sability</w:t>
      </w:r>
      <w:r w:rsidR="00880738">
        <w:rPr>
          <w:b/>
          <w:sz w:val="18"/>
          <w:szCs w:val="18"/>
        </w:rPr>
        <w:t xml:space="preserve">, </w:t>
      </w:r>
      <w:r w:rsidR="00D0740B">
        <w:rPr>
          <w:b/>
          <w:sz w:val="18"/>
          <w:szCs w:val="18"/>
        </w:rPr>
        <w:t>iM</w:t>
      </w:r>
      <w:r w:rsidR="00880738">
        <w:rPr>
          <w:b/>
          <w:sz w:val="18"/>
          <w:szCs w:val="18"/>
        </w:rPr>
        <w:t>acros, MSME</w:t>
      </w:r>
      <w:r>
        <w:rPr>
          <w:b/>
          <w:i/>
          <w:sz w:val="18"/>
          <w:szCs w:val="18"/>
        </w:rPr>
        <w:t>.</w:t>
      </w:r>
      <w:r>
        <w:rPr>
          <w:i/>
        </w:rPr>
        <w:t xml:space="preserve"> </w:t>
      </w:r>
    </w:p>
    <w:p w14:paraId="00000011" w14:textId="223EE39E" w:rsidR="00EA7192" w:rsidRDefault="00F75D23">
      <w:pPr>
        <w:spacing w:after="4" w:line="249" w:lineRule="auto"/>
        <w:ind w:left="1124" w:right="80" w:firstLine="1109"/>
        <w:rPr>
          <w:sz w:val="18"/>
          <w:szCs w:val="18"/>
        </w:rPr>
      </w:pPr>
      <w:r>
        <w:rPr>
          <w:b/>
          <w:i/>
          <w:sz w:val="18"/>
          <w:szCs w:val="18"/>
        </w:rPr>
        <w:t xml:space="preserve"> </w:t>
      </w:r>
    </w:p>
    <w:p w14:paraId="00000013" w14:textId="0C220E4D" w:rsidR="00EA7192" w:rsidRDefault="00F75D23">
      <w:pPr>
        <w:pBdr>
          <w:top w:val="nil"/>
          <w:left w:val="nil"/>
          <w:bottom w:val="nil"/>
          <w:right w:val="nil"/>
          <w:between w:val="nil"/>
        </w:pBdr>
        <w:spacing w:after="0" w:line="240" w:lineRule="auto"/>
        <w:ind w:left="1170" w:hanging="14"/>
        <w:rPr>
          <w:b/>
          <w:sz w:val="18"/>
          <w:szCs w:val="18"/>
        </w:rPr>
      </w:pPr>
      <w:r>
        <w:rPr>
          <w:b/>
          <w:i/>
          <w:sz w:val="18"/>
          <w:szCs w:val="18"/>
        </w:rPr>
        <w:t>Abstrak</w:t>
      </w:r>
      <w:r>
        <w:rPr>
          <w:b/>
          <w:sz w:val="18"/>
          <w:szCs w:val="18"/>
        </w:rPr>
        <w:t xml:space="preserve"> – </w:t>
      </w:r>
      <w:r w:rsidR="00F17272" w:rsidRPr="00F17272">
        <w:rPr>
          <w:b/>
          <w:sz w:val="18"/>
          <w:szCs w:val="18"/>
        </w:rPr>
        <w:t>Banyak yang terkena dampak buruk akibat covid</w:t>
      </w:r>
      <w:r w:rsidR="00F17272">
        <w:rPr>
          <w:b/>
          <w:sz w:val="18"/>
          <w:szCs w:val="18"/>
        </w:rPr>
        <w:t>-</w:t>
      </w:r>
      <w:r w:rsidR="00F17272" w:rsidRPr="00F17272">
        <w:rPr>
          <w:b/>
          <w:sz w:val="18"/>
          <w:szCs w:val="18"/>
        </w:rPr>
        <w:t xml:space="preserve">19 di Indonesia terutama perekonomian UMKM. </w:t>
      </w:r>
      <w:r w:rsidR="009E055C">
        <w:rPr>
          <w:b/>
          <w:sz w:val="18"/>
          <w:szCs w:val="18"/>
        </w:rPr>
        <w:t>Dampak buruk dari covid-19 yaitu dengan menurunnya</w:t>
      </w:r>
      <w:r w:rsidR="00F17272" w:rsidRPr="00F17272">
        <w:rPr>
          <w:b/>
          <w:sz w:val="18"/>
          <w:szCs w:val="18"/>
        </w:rPr>
        <w:t xml:space="preserve"> jumlah pengunjung </w:t>
      </w:r>
      <w:r w:rsidR="009E055C">
        <w:rPr>
          <w:b/>
          <w:sz w:val="18"/>
          <w:szCs w:val="18"/>
        </w:rPr>
        <w:t xml:space="preserve">yang </w:t>
      </w:r>
      <w:r w:rsidR="00F17272" w:rsidRPr="00F17272">
        <w:rPr>
          <w:b/>
          <w:sz w:val="18"/>
          <w:szCs w:val="18"/>
        </w:rPr>
        <w:t xml:space="preserve">otomatis </w:t>
      </w:r>
      <w:r w:rsidR="009E055C">
        <w:rPr>
          <w:b/>
          <w:sz w:val="18"/>
          <w:szCs w:val="18"/>
        </w:rPr>
        <w:t>bera</w:t>
      </w:r>
      <w:r w:rsidR="00F17272" w:rsidRPr="00F17272">
        <w:rPr>
          <w:b/>
          <w:sz w:val="18"/>
          <w:szCs w:val="18"/>
        </w:rPr>
        <w:t xml:space="preserve">kibat penjualan </w:t>
      </w:r>
      <w:r w:rsidR="009E055C">
        <w:rPr>
          <w:b/>
          <w:sz w:val="18"/>
          <w:szCs w:val="18"/>
        </w:rPr>
        <w:t xml:space="preserve">jauh </w:t>
      </w:r>
      <w:r w:rsidR="00F17272" w:rsidRPr="00F17272">
        <w:rPr>
          <w:b/>
          <w:sz w:val="18"/>
          <w:szCs w:val="18"/>
        </w:rPr>
        <w:t xml:space="preserve">berkurang. Pemilik UMKM terpaksa harus </w:t>
      </w:r>
      <w:r w:rsidR="009E055C">
        <w:rPr>
          <w:b/>
          <w:sz w:val="18"/>
          <w:szCs w:val="18"/>
        </w:rPr>
        <w:t xml:space="preserve">beralih </w:t>
      </w:r>
      <w:r w:rsidR="00F17272" w:rsidRPr="00F17272">
        <w:rPr>
          <w:b/>
          <w:sz w:val="18"/>
          <w:szCs w:val="18"/>
        </w:rPr>
        <w:t xml:space="preserve">melayani </w:t>
      </w:r>
      <w:r w:rsidR="009E055C">
        <w:rPr>
          <w:b/>
          <w:sz w:val="18"/>
          <w:szCs w:val="18"/>
        </w:rPr>
        <w:t>secara</w:t>
      </w:r>
      <w:r w:rsidR="00F17272" w:rsidRPr="00F17272">
        <w:rPr>
          <w:b/>
          <w:sz w:val="18"/>
          <w:szCs w:val="18"/>
        </w:rPr>
        <w:t xml:space="preserve"> online</w:t>
      </w:r>
      <w:r w:rsidR="009E055C">
        <w:rPr>
          <w:b/>
          <w:sz w:val="18"/>
          <w:szCs w:val="18"/>
        </w:rPr>
        <w:t xml:space="preserve"> karena pengunjung mengurangi aktivitas keluar rumah</w:t>
      </w:r>
      <w:r w:rsidR="00F17272" w:rsidRPr="00F17272">
        <w:rPr>
          <w:b/>
          <w:sz w:val="18"/>
          <w:szCs w:val="18"/>
        </w:rPr>
        <w:t xml:space="preserve">. Marketplace adalah </w:t>
      </w:r>
      <w:r w:rsidR="009E055C">
        <w:rPr>
          <w:b/>
          <w:sz w:val="18"/>
          <w:szCs w:val="18"/>
        </w:rPr>
        <w:t xml:space="preserve">solusi dan </w:t>
      </w:r>
      <w:r w:rsidR="00F17272" w:rsidRPr="00F17272">
        <w:rPr>
          <w:b/>
          <w:sz w:val="18"/>
          <w:szCs w:val="18"/>
        </w:rPr>
        <w:t>sarana untuk mempertemukan antara si</w:t>
      </w:r>
      <w:r w:rsidR="009E055C">
        <w:rPr>
          <w:b/>
          <w:sz w:val="18"/>
          <w:szCs w:val="18"/>
        </w:rPr>
        <w:t xml:space="preserve"> </w:t>
      </w:r>
      <w:r w:rsidR="00F17272" w:rsidRPr="00F17272">
        <w:rPr>
          <w:b/>
          <w:sz w:val="18"/>
          <w:szCs w:val="18"/>
        </w:rPr>
        <w:t>penjual dan pembeli</w:t>
      </w:r>
      <w:r w:rsidR="009E055C">
        <w:rPr>
          <w:b/>
          <w:sz w:val="18"/>
          <w:szCs w:val="18"/>
        </w:rPr>
        <w:t xml:space="preserve"> tanpa perlu membuat toko karena marketplace sebagai pihak ke tiga</w:t>
      </w:r>
      <w:r w:rsidR="00F17272" w:rsidRPr="00F17272">
        <w:rPr>
          <w:b/>
          <w:sz w:val="18"/>
          <w:szCs w:val="18"/>
        </w:rPr>
        <w:t xml:space="preserve">. Banyak marketplace yang dapat di manfaatkan untuk para </w:t>
      </w:r>
      <w:r w:rsidR="009E055C">
        <w:rPr>
          <w:b/>
          <w:sz w:val="18"/>
          <w:szCs w:val="18"/>
        </w:rPr>
        <w:t xml:space="preserve">pelaku </w:t>
      </w:r>
      <w:r w:rsidR="00F17272" w:rsidRPr="00F17272">
        <w:rPr>
          <w:b/>
          <w:sz w:val="18"/>
          <w:szCs w:val="18"/>
        </w:rPr>
        <w:t xml:space="preserve">UMKM salah satunya adalah facebook marketplace. Facebook marketplace merupakan yang paling cepat untuk meningkatkan penjualan dengan caranya yang gratis dan yang terpenting mengupload produk secara masal kuncinya. Tools bantuanpun bisa di manfaatkan untuk membantu </w:t>
      </w:r>
      <w:r w:rsidR="00C30EE2">
        <w:rPr>
          <w:b/>
          <w:sz w:val="18"/>
          <w:szCs w:val="18"/>
        </w:rPr>
        <w:t>u</w:t>
      </w:r>
      <w:r w:rsidR="00C30EE2" w:rsidRPr="00C30EE2">
        <w:rPr>
          <w:b/>
          <w:sz w:val="18"/>
          <w:szCs w:val="18"/>
        </w:rPr>
        <w:t xml:space="preserve">pload </w:t>
      </w:r>
      <w:r w:rsidR="00C30EE2">
        <w:rPr>
          <w:b/>
          <w:sz w:val="18"/>
          <w:szCs w:val="18"/>
        </w:rPr>
        <w:t>p</w:t>
      </w:r>
      <w:r w:rsidR="00C30EE2" w:rsidRPr="00C30EE2">
        <w:rPr>
          <w:b/>
          <w:sz w:val="18"/>
          <w:szCs w:val="18"/>
        </w:rPr>
        <w:t>roduk, edit produk</w:t>
      </w:r>
      <w:r w:rsidR="00C30EE2">
        <w:rPr>
          <w:b/>
          <w:sz w:val="18"/>
          <w:szCs w:val="18"/>
        </w:rPr>
        <w:t>,</w:t>
      </w:r>
      <w:r w:rsidR="00C30EE2" w:rsidRPr="00C30EE2">
        <w:rPr>
          <w:b/>
          <w:sz w:val="18"/>
          <w:szCs w:val="18"/>
        </w:rPr>
        <w:t xml:space="preserve"> hapus produk, perbaharui produk</w:t>
      </w:r>
      <w:r w:rsidR="00C30EE2" w:rsidRPr="00F17272">
        <w:rPr>
          <w:b/>
          <w:sz w:val="18"/>
          <w:szCs w:val="18"/>
        </w:rPr>
        <w:t xml:space="preserve"> </w:t>
      </w:r>
      <w:r w:rsidR="00C30EE2">
        <w:rPr>
          <w:b/>
          <w:sz w:val="18"/>
          <w:szCs w:val="18"/>
        </w:rPr>
        <w:t xml:space="preserve">secara </w:t>
      </w:r>
      <w:r w:rsidR="00C30EE2" w:rsidRPr="00F17272">
        <w:rPr>
          <w:b/>
          <w:sz w:val="18"/>
          <w:szCs w:val="18"/>
        </w:rPr>
        <w:t xml:space="preserve">masal </w:t>
      </w:r>
      <w:r w:rsidR="00F17272" w:rsidRPr="00F17272">
        <w:rPr>
          <w:b/>
          <w:sz w:val="18"/>
          <w:szCs w:val="18"/>
        </w:rPr>
        <w:t xml:space="preserve">dengan </w:t>
      </w:r>
      <w:r w:rsidR="00C30EE2">
        <w:rPr>
          <w:b/>
          <w:sz w:val="18"/>
          <w:szCs w:val="18"/>
        </w:rPr>
        <w:t>I</w:t>
      </w:r>
      <w:r w:rsidR="00F17272" w:rsidRPr="00F17272">
        <w:rPr>
          <w:b/>
          <w:sz w:val="18"/>
          <w:szCs w:val="18"/>
        </w:rPr>
        <w:t xml:space="preserve">macros namun permasalahannya belum banyak yang mengetahui cara penggunaan dan pamanfaatan tools tersebut. Untuk itu peneliti </w:t>
      </w:r>
      <w:r w:rsidR="00215F28">
        <w:rPr>
          <w:b/>
          <w:sz w:val="18"/>
          <w:szCs w:val="18"/>
        </w:rPr>
        <w:t>mengevaluasi</w:t>
      </w:r>
      <w:r w:rsidR="00F17272" w:rsidRPr="00F17272">
        <w:rPr>
          <w:b/>
          <w:sz w:val="18"/>
          <w:szCs w:val="18"/>
        </w:rPr>
        <w:t xml:space="preserve"> usability dengan </w:t>
      </w:r>
      <w:r w:rsidR="00215F28">
        <w:rPr>
          <w:b/>
          <w:sz w:val="18"/>
          <w:szCs w:val="18"/>
        </w:rPr>
        <w:t xml:space="preserve">lima </w:t>
      </w:r>
      <w:r w:rsidR="00F17272" w:rsidRPr="00F17272">
        <w:rPr>
          <w:b/>
          <w:sz w:val="18"/>
          <w:szCs w:val="18"/>
        </w:rPr>
        <w:t>kriteria</w:t>
      </w:r>
      <w:r w:rsidR="00215F28">
        <w:rPr>
          <w:b/>
          <w:sz w:val="18"/>
          <w:szCs w:val="18"/>
        </w:rPr>
        <w:t xml:space="preserve"> yaitu </w:t>
      </w:r>
      <w:r w:rsidR="00215F28" w:rsidRPr="00215F28">
        <w:rPr>
          <w:b/>
          <w:sz w:val="18"/>
          <w:szCs w:val="18"/>
        </w:rPr>
        <w:t>learnability, memorability, efficiency, error, satisfaction</w:t>
      </w:r>
      <w:r w:rsidR="00215F28">
        <w:rPr>
          <w:b/>
          <w:sz w:val="18"/>
          <w:szCs w:val="18"/>
        </w:rPr>
        <w:t>, hasil evaluasi tersebut didapatkan nilai rata-rata dari setiap bagiannya yakni learnbility 0,81</w:t>
      </w:r>
      <w:r w:rsidR="00C51D3A">
        <w:rPr>
          <w:b/>
          <w:sz w:val="18"/>
          <w:szCs w:val="18"/>
        </w:rPr>
        <w:t>,</w:t>
      </w:r>
      <w:r w:rsidR="00215F28">
        <w:rPr>
          <w:b/>
          <w:sz w:val="18"/>
          <w:szCs w:val="18"/>
        </w:rPr>
        <w:t xml:space="preserve"> </w:t>
      </w:r>
      <w:r w:rsidR="00C51D3A" w:rsidRPr="00215F28">
        <w:rPr>
          <w:b/>
          <w:sz w:val="18"/>
          <w:szCs w:val="18"/>
        </w:rPr>
        <w:t>memorability</w:t>
      </w:r>
      <w:r w:rsidR="00FC585C">
        <w:rPr>
          <w:b/>
          <w:sz w:val="18"/>
          <w:szCs w:val="18"/>
        </w:rPr>
        <w:t xml:space="preserve"> langkah</w:t>
      </w:r>
      <w:r w:rsidR="00C51D3A">
        <w:rPr>
          <w:b/>
          <w:sz w:val="18"/>
          <w:szCs w:val="18"/>
        </w:rPr>
        <w:t xml:space="preserve"> </w:t>
      </w:r>
      <w:r w:rsidR="00FC585C">
        <w:rPr>
          <w:b/>
          <w:sz w:val="18"/>
          <w:szCs w:val="18"/>
        </w:rPr>
        <w:t xml:space="preserve">pengguna lama </w:t>
      </w:r>
      <w:r w:rsidR="00FC585C" w:rsidRPr="00FC585C">
        <w:rPr>
          <w:b/>
          <w:sz w:val="18"/>
          <w:szCs w:val="18"/>
        </w:rPr>
        <w:t>175,75</w:t>
      </w:r>
      <w:r w:rsidR="00FC585C">
        <w:rPr>
          <w:b/>
          <w:sz w:val="18"/>
          <w:szCs w:val="18"/>
        </w:rPr>
        <w:t xml:space="preserve"> </w:t>
      </w:r>
      <w:r w:rsidR="00C51D3A">
        <w:rPr>
          <w:b/>
          <w:sz w:val="18"/>
          <w:szCs w:val="18"/>
        </w:rPr>
        <w:t>sedangkan</w:t>
      </w:r>
      <w:r w:rsidR="00FC585C">
        <w:rPr>
          <w:b/>
          <w:sz w:val="18"/>
          <w:szCs w:val="18"/>
        </w:rPr>
        <w:t xml:space="preserve"> langkah pengguna baru </w:t>
      </w:r>
      <w:r w:rsidR="00FC585C" w:rsidRPr="00FC585C">
        <w:rPr>
          <w:b/>
          <w:sz w:val="18"/>
          <w:szCs w:val="18"/>
        </w:rPr>
        <w:t>20,25</w:t>
      </w:r>
      <w:r w:rsidR="00C51D3A" w:rsidRPr="00215F28">
        <w:rPr>
          <w:b/>
          <w:sz w:val="18"/>
          <w:szCs w:val="18"/>
        </w:rPr>
        <w:t>, efficiency</w:t>
      </w:r>
      <w:r w:rsidR="00191773">
        <w:rPr>
          <w:b/>
          <w:sz w:val="18"/>
          <w:szCs w:val="18"/>
        </w:rPr>
        <w:t xml:space="preserve"> </w:t>
      </w:r>
      <w:r w:rsidR="00191773" w:rsidRPr="00191773">
        <w:rPr>
          <w:b/>
          <w:sz w:val="18"/>
          <w:szCs w:val="18"/>
        </w:rPr>
        <w:t>78,62%</w:t>
      </w:r>
      <w:r w:rsidR="00C51D3A" w:rsidRPr="00215F28">
        <w:rPr>
          <w:b/>
          <w:sz w:val="18"/>
          <w:szCs w:val="18"/>
        </w:rPr>
        <w:t>, error</w:t>
      </w:r>
      <w:r w:rsidR="00C51D3A">
        <w:rPr>
          <w:b/>
          <w:sz w:val="18"/>
          <w:szCs w:val="18"/>
        </w:rPr>
        <w:t xml:space="preserve"> </w:t>
      </w:r>
      <w:r w:rsidR="00191773" w:rsidRPr="00191773">
        <w:rPr>
          <w:b/>
          <w:sz w:val="18"/>
          <w:szCs w:val="18"/>
        </w:rPr>
        <w:t>1,27%</w:t>
      </w:r>
      <w:r w:rsidR="00191773">
        <w:rPr>
          <w:b/>
          <w:sz w:val="18"/>
          <w:szCs w:val="18"/>
        </w:rPr>
        <w:t xml:space="preserve"> </w:t>
      </w:r>
      <w:r w:rsidR="00C51D3A">
        <w:rPr>
          <w:b/>
          <w:sz w:val="18"/>
          <w:szCs w:val="18"/>
        </w:rPr>
        <w:t xml:space="preserve">dan </w:t>
      </w:r>
      <w:r w:rsidR="00C51D3A" w:rsidRPr="00215F28">
        <w:rPr>
          <w:b/>
          <w:sz w:val="18"/>
          <w:szCs w:val="18"/>
        </w:rPr>
        <w:t>satisfaction</w:t>
      </w:r>
      <w:r w:rsidR="00191773">
        <w:rPr>
          <w:b/>
          <w:sz w:val="18"/>
          <w:szCs w:val="18"/>
        </w:rPr>
        <w:t xml:space="preserve"> 78</w:t>
      </w:r>
      <w:r w:rsidR="00C51D3A">
        <w:rPr>
          <w:b/>
          <w:sz w:val="18"/>
          <w:szCs w:val="18"/>
        </w:rPr>
        <w:t>.</w:t>
      </w:r>
    </w:p>
    <w:p w14:paraId="00000014" w14:textId="77777777" w:rsidR="00EA7192" w:rsidRDefault="00F75D23">
      <w:pPr>
        <w:pBdr>
          <w:top w:val="nil"/>
          <w:left w:val="nil"/>
          <w:bottom w:val="nil"/>
          <w:right w:val="nil"/>
          <w:between w:val="nil"/>
        </w:pBdr>
        <w:spacing w:after="0" w:line="240" w:lineRule="auto"/>
        <w:ind w:left="1170" w:right="426" w:hanging="14"/>
        <w:rPr>
          <w:b/>
          <w:sz w:val="18"/>
          <w:szCs w:val="18"/>
        </w:rPr>
      </w:pPr>
      <w:r>
        <w:rPr>
          <w:b/>
          <w:sz w:val="18"/>
          <w:szCs w:val="18"/>
        </w:rPr>
        <w:t xml:space="preserve"> </w:t>
      </w:r>
    </w:p>
    <w:p w14:paraId="00000015" w14:textId="3FFF17AE" w:rsidR="00EA7192" w:rsidRDefault="00F75D23" w:rsidP="00702ACA">
      <w:pPr>
        <w:spacing w:after="4" w:line="249" w:lineRule="auto"/>
        <w:ind w:right="80"/>
      </w:pPr>
      <w:r>
        <w:rPr>
          <w:b/>
          <w:sz w:val="18"/>
          <w:szCs w:val="18"/>
        </w:rPr>
        <w:t xml:space="preserve"> Keyword:</w:t>
      </w:r>
      <w:r w:rsidR="00F17272">
        <w:rPr>
          <w:b/>
          <w:sz w:val="18"/>
          <w:szCs w:val="18"/>
        </w:rPr>
        <w:t xml:space="preserve">Covid-19, Facebook market place, </w:t>
      </w:r>
      <w:r w:rsidR="004E5AE9">
        <w:rPr>
          <w:b/>
          <w:sz w:val="18"/>
          <w:szCs w:val="18"/>
        </w:rPr>
        <w:t>U</w:t>
      </w:r>
      <w:r w:rsidR="004E5AE9" w:rsidRPr="00F17272">
        <w:rPr>
          <w:b/>
          <w:sz w:val="18"/>
          <w:szCs w:val="18"/>
        </w:rPr>
        <w:t>sability</w:t>
      </w:r>
      <w:r w:rsidR="00F17272">
        <w:rPr>
          <w:b/>
          <w:sz w:val="18"/>
          <w:szCs w:val="18"/>
        </w:rPr>
        <w:t xml:space="preserve">, </w:t>
      </w:r>
      <w:r w:rsidR="00D0740B">
        <w:rPr>
          <w:b/>
          <w:sz w:val="18"/>
          <w:szCs w:val="18"/>
        </w:rPr>
        <w:t>iM</w:t>
      </w:r>
      <w:r w:rsidR="00F17272">
        <w:rPr>
          <w:b/>
          <w:sz w:val="18"/>
          <w:szCs w:val="18"/>
        </w:rPr>
        <w:t>acros, UMKM</w:t>
      </w:r>
      <w:r>
        <w:rPr>
          <w:b/>
          <w:sz w:val="18"/>
          <w:szCs w:val="18"/>
        </w:rPr>
        <w:t>.</w:t>
      </w:r>
    </w:p>
    <w:p w14:paraId="00000018" w14:textId="677C2051" w:rsidR="00EA7192" w:rsidRDefault="00F75D23" w:rsidP="006B176E">
      <w:pPr>
        <w:spacing w:after="0" w:line="259" w:lineRule="auto"/>
        <w:ind w:left="1129" w:firstLine="0"/>
        <w:jc w:val="left"/>
      </w:pPr>
      <w:r>
        <w:rPr>
          <w:b/>
          <w:sz w:val="18"/>
          <w:szCs w:val="18"/>
        </w:rPr>
        <w:t xml:space="preserve"> </w:t>
      </w:r>
      <w:r>
        <w:rPr>
          <w:sz w:val="18"/>
          <w:szCs w:val="18"/>
        </w:rPr>
        <w:t xml:space="preserve"> </w:t>
      </w:r>
    </w:p>
    <w:p w14:paraId="00000019" w14:textId="0D95538C" w:rsidR="00EA7192" w:rsidRDefault="00BC7FE7">
      <w:pPr>
        <w:pStyle w:val="Heading1"/>
        <w:numPr>
          <w:ilvl w:val="0"/>
          <w:numId w:val="1"/>
        </w:numPr>
        <w:ind w:left="1830" w:hanging="721"/>
      </w:pPr>
      <w:r>
        <w:t>Pendahuluan</w:t>
      </w:r>
      <w:r w:rsidR="00F75D23">
        <w:t xml:space="preserve"> </w:t>
      </w:r>
    </w:p>
    <w:p w14:paraId="0000001A" w14:textId="3D6B8AC8" w:rsidR="00EA7192" w:rsidRDefault="00F75D23">
      <w:pPr>
        <w:spacing w:after="4" w:line="249" w:lineRule="auto"/>
        <w:ind w:left="1124" w:right="80" w:firstLine="1109"/>
        <w:jc w:val="center"/>
        <w:rPr>
          <w:sz w:val="18"/>
          <w:szCs w:val="18"/>
        </w:rPr>
      </w:pPr>
      <w:r>
        <w:t xml:space="preserve"> </w:t>
      </w:r>
    </w:p>
    <w:p w14:paraId="33D498ED" w14:textId="16E19AE2" w:rsidR="00221F28" w:rsidRDefault="00E73498" w:rsidP="00221F28">
      <w:pPr>
        <w:pBdr>
          <w:top w:val="nil"/>
          <w:left w:val="nil"/>
          <w:bottom w:val="nil"/>
          <w:right w:val="nil"/>
          <w:between w:val="nil"/>
        </w:pBdr>
        <w:spacing w:after="0" w:line="240" w:lineRule="auto"/>
        <w:ind w:left="1170" w:firstLine="673"/>
      </w:pPr>
      <w:bookmarkStart w:id="0" w:name="_Hlk76319909"/>
      <w:r>
        <w:t xml:space="preserve">Pada masa pandemi </w:t>
      </w:r>
      <w:r w:rsidR="00325CB3">
        <w:t>C</w:t>
      </w:r>
      <w:r w:rsidR="00716C51">
        <w:t xml:space="preserve">ovid-19 </w:t>
      </w:r>
      <w:r>
        <w:t>ini banyak yang terkena imbas</w:t>
      </w:r>
      <w:r w:rsidR="00716C51">
        <w:t xml:space="preserve"> </w:t>
      </w:r>
      <w:r w:rsidR="00F60EC8">
        <w:t>negatif diseluruh dunia tidak terkecuali Indonesia, bahkan saat</w:t>
      </w:r>
      <w:r w:rsidR="009A0B24">
        <w:t xml:space="preserve"> update terakhir pada tanggal 3 Juli </w:t>
      </w:r>
      <w:r w:rsidR="009A0B24" w:rsidRPr="009A0B24">
        <w:t>2021</w:t>
      </w:r>
      <w:r w:rsidR="00F60EC8">
        <w:t xml:space="preserve"> di Indonesia sudah terkonfirmasi positif 2.256.851 orang</w:t>
      </w:r>
      <w:r w:rsidR="009A0B24">
        <w:fldChar w:fldCharType="begin" w:fldLock="1"/>
      </w:r>
      <w:r w:rsidR="009A0B24">
        <w:instrText>ADDIN CSL_CITATION {"citationItems":[{"id":"ITEM-1","itemData":{"URL":"https://covid19.go.id/","accessed":{"date-parts":[["2021","7","3"]]},"author":[{"dropping-particle":"","family":"Komite Penanganan Covid-19 dan Pemulihan Ekonomi Nasional","given":"","non-dropping-particle":"","parse-names":false,"suffix":""}],"container-title":"covid19.go.id","id":"ITEM-1","issued":{"date-parts":[["2021"]]},"title":"Angka positif Covid-19","type":"webpage"},"uris":["http://www.mendeley.com/documents/?uuid=c7cc9db9-957b-4fe7-bd20-00aeec32e7b9"]}],"mendeley":{"formattedCitation":"[1]","plainTextFormattedCitation":"[1]","previouslyFormattedCitation":"[1]"},"properties":{"noteIndex":0},"schema":"https://github.com/citation-style-language/schema/raw/master/csl-citation.json"}</w:instrText>
      </w:r>
      <w:r w:rsidR="009A0B24">
        <w:fldChar w:fldCharType="separate"/>
      </w:r>
      <w:r w:rsidR="009A0B24" w:rsidRPr="009A0B24">
        <w:rPr>
          <w:noProof/>
        </w:rPr>
        <w:t>[1]</w:t>
      </w:r>
      <w:r w:rsidR="009A0B24">
        <w:fldChar w:fldCharType="end"/>
      </w:r>
      <w:r w:rsidR="00325CB3">
        <w:t>. Dampak</w:t>
      </w:r>
      <w:r w:rsidR="009260DD">
        <w:t xml:space="preserve"> negatif di Indonesia </w:t>
      </w:r>
      <w:r w:rsidR="00325CB3">
        <w:t>dari</w:t>
      </w:r>
      <w:r w:rsidR="00F60EC8">
        <w:t xml:space="preserve"> </w:t>
      </w:r>
      <w:r w:rsidR="009260DD">
        <w:t xml:space="preserve">sekian banyak </w:t>
      </w:r>
      <w:r w:rsidR="00F60EC8">
        <w:t xml:space="preserve">salah satunya </w:t>
      </w:r>
      <w:r>
        <w:t xml:space="preserve"> masalah perekonomian</w:t>
      </w:r>
      <w:r w:rsidR="004D74D1">
        <w:t xml:space="preserve"> dan</w:t>
      </w:r>
      <w:r>
        <w:t xml:space="preserve"> </w:t>
      </w:r>
      <w:r w:rsidR="007A2785">
        <w:t xml:space="preserve">menurut Roy Baskoro </w:t>
      </w:r>
      <w:r w:rsidR="00F4653A">
        <w:t xml:space="preserve">ketua Fokus </w:t>
      </w:r>
      <w:r>
        <w:t>UMKM</w:t>
      </w:r>
      <w:r w:rsidR="00F4653A">
        <w:t xml:space="preserve"> Jakarta mengatakan</w:t>
      </w:r>
      <w:r w:rsidR="004D74D1">
        <w:t xml:space="preserve"> </w:t>
      </w:r>
      <w:r w:rsidR="00895C3B">
        <w:t xml:space="preserve">terdapat beberapa masalah yang dihadapi pelaku </w:t>
      </w:r>
      <w:r w:rsidR="00272785" w:rsidRPr="00272785">
        <w:t>Usaha Mikro, Kecil, dan Menengah</w:t>
      </w:r>
      <w:r w:rsidR="00272785">
        <w:t xml:space="preserve"> (</w:t>
      </w:r>
      <w:r w:rsidR="00895C3B">
        <w:t>UMKM</w:t>
      </w:r>
      <w:r w:rsidR="00272785">
        <w:t>)</w:t>
      </w:r>
      <w:r w:rsidR="00895C3B">
        <w:t xml:space="preserve"> akibat</w:t>
      </w:r>
      <w:r w:rsidR="004D74D1">
        <w:t xml:space="preserve"> terkena imbas dari Covid-19 </w:t>
      </w:r>
      <w:r w:rsidR="00895C3B">
        <w:t>baik masalah</w:t>
      </w:r>
      <w:r w:rsidR="004D74D1">
        <w:t xml:space="preserve"> keuangan </w:t>
      </w:r>
      <w:r w:rsidR="00F4653A">
        <w:t>atau</w:t>
      </w:r>
      <w:r w:rsidR="004D74D1">
        <w:t xml:space="preserve"> pembiayaan</w:t>
      </w:r>
      <w:r w:rsidR="007A2785">
        <w:fldChar w:fldCharType="begin" w:fldLock="1"/>
      </w:r>
      <w:r w:rsidR="00200E51">
        <w:instrText>ADDIN CSL_CITATION {"citationItems":[{"id":"ITEM-1","itemData":{"URL":"https://www.liputan6.com/bisnis/read/4546256/ini-5-masalah-utama-umkm-hadapi-pandemi-covid-19","accessed":{"date-parts":[["2021","7","3"]]},"author":[{"dropping-particle":"","family":"Santia","given":"Tira","non-dropping-particle":"","parse-names":false,"suffix":""}],"container-title":"www.liputan6.com","id":"ITEM-1","issued":{"date-parts":[["2021"]]},"page":"2","title":"Ini 5 Masalah Utama UMKM Hadapi Pandemi Covid-19","type":"webpage"},"uris":["http://www.mendeley.com/documents/?uuid=aaf8d6b8-63e2-4193-adb8-13e9996f5e5a"]}],"mendeley":{"formattedCitation":"[2]","plainTextFormattedCitation":"[2]","previouslyFormattedCitation":"[2]"},"properties":{"noteIndex":0},"schema":"https://github.com/citation-style-language/schema/raw/master/csl-citation.json"}</w:instrText>
      </w:r>
      <w:r w:rsidR="007A2785">
        <w:fldChar w:fldCharType="separate"/>
      </w:r>
      <w:r w:rsidR="007A2785" w:rsidRPr="007A2785">
        <w:rPr>
          <w:noProof/>
        </w:rPr>
        <w:t>[2]</w:t>
      </w:r>
      <w:r w:rsidR="007A2785">
        <w:fldChar w:fldCharType="end"/>
      </w:r>
      <w:r w:rsidR="007A2785">
        <w:t>.</w:t>
      </w:r>
      <w:r w:rsidR="00DA674A">
        <w:t xml:space="preserve"> </w:t>
      </w:r>
      <w:r w:rsidR="007A2785">
        <w:t>B</w:t>
      </w:r>
      <w:r>
        <w:t xml:space="preserve">anyak para UMKM yang tutup akibat </w:t>
      </w:r>
      <w:r w:rsidR="009B3539" w:rsidRPr="009B3539">
        <w:t xml:space="preserve">pandemi Covid-19, </w:t>
      </w:r>
      <w:r w:rsidR="009B3539">
        <w:t xml:space="preserve">dari </w:t>
      </w:r>
      <w:r w:rsidR="009B3539" w:rsidRPr="009B3539">
        <w:t>data Akumindo</w:t>
      </w:r>
      <w:r w:rsidR="009B3539">
        <w:t xml:space="preserve"> </w:t>
      </w:r>
      <w:r w:rsidR="009B3539" w:rsidRPr="009B3539">
        <w:t>terdapat sekitar 30 juta UMKM</w:t>
      </w:r>
      <w:r w:rsidR="009B3539">
        <w:t xml:space="preserve"> </w:t>
      </w:r>
      <w:r w:rsidR="00200E51">
        <w:t xml:space="preserve">gulung tikar </w:t>
      </w:r>
      <w:r w:rsidR="009B3539">
        <w:t xml:space="preserve">dari </w:t>
      </w:r>
      <w:r w:rsidR="00200E51">
        <w:t>total</w:t>
      </w:r>
      <w:r w:rsidR="009B3539">
        <w:t xml:space="preserve"> </w:t>
      </w:r>
      <w:r w:rsidR="009B3539" w:rsidRPr="009B3539">
        <w:t>64,7 juta</w:t>
      </w:r>
      <w:r w:rsidR="00272785">
        <w:t xml:space="preserve"> pelaku</w:t>
      </w:r>
      <w:r w:rsidR="009B3539" w:rsidRPr="009B3539">
        <w:t xml:space="preserve"> UMKM</w:t>
      </w:r>
      <w:r w:rsidR="00200E51">
        <w:t xml:space="preserve"> pada tahun</w:t>
      </w:r>
      <w:r w:rsidR="009B3539">
        <w:t xml:space="preserve"> </w:t>
      </w:r>
      <w:r w:rsidR="009B3539" w:rsidRPr="009B3539">
        <w:t>tahun 2019</w:t>
      </w:r>
      <w:r w:rsidR="00200E51">
        <w:t>, bertambah</w:t>
      </w:r>
      <w:r w:rsidR="009B3539" w:rsidRPr="009B3539">
        <w:t xml:space="preserve"> menjadi 34 juta pada tahun 2020</w:t>
      </w:r>
      <w:r w:rsidR="00200E51">
        <w:fldChar w:fldCharType="begin" w:fldLock="1"/>
      </w:r>
      <w:r w:rsidR="008A3FE8">
        <w:instrText>ADDIN CSL_CITATION {"citationItems":[{"id":"ITEM-1","itemData":{"URL":"https://www.bbc.com/indonesia/indonesia-57650848","accessed":{"date-parts":[["2021","7","3"]]},"author":[{"dropping-particle":"","family":"FOTO","given":"ANTARA","non-dropping-particle":"","parse-names":false,"suffix":""},{"dropping-particle":"","family":"EKO SUWARSO","given":"INDRIANTO","non-dropping-particle":"","parse-names":false,"suffix":""}],"container-title":"www.bbc.com","id":"ITEM-1","issued":{"date-parts":[["2021"]]},"title":"Sekitar 30 juta UMKM telah tumbang","type":"webpage"},"uris":["http://www.mendeley.com/documents/?uuid=faae639a-5255-4824-b508-8d761b1131fa"]}],"mendeley":{"formattedCitation":"[3]","plainTextFormattedCitation":"[3]","previouslyFormattedCitation":"[3]"},"properties":{"noteIndex":0},"schema":"https://github.com/citation-style-language/schema/raw/master/csl-citation.json"}</w:instrText>
      </w:r>
      <w:r w:rsidR="00200E51">
        <w:fldChar w:fldCharType="separate"/>
      </w:r>
      <w:r w:rsidR="00200E51" w:rsidRPr="00200E51">
        <w:rPr>
          <w:noProof/>
        </w:rPr>
        <w:t>[3]</w:t>
      </w:r>
      <w:r w:rsidR="00200E51">
        <w:fldChar w:fldCharType="end"/>
      </w:r>
      <w:r>
        <w:t>.</w:t>
      </w:r>
      <w:r w:rsidR="00130B3A">
        <w:t xml:space="preserve"> UMKM </w:t>
      </w:r>
      <w:r w:rsidR="005E5650">
        <w:t xml:space="preserve">sendiri </w:t>
      </w:r>
      <w:r w:rsidR="00130B3A">
        <w:t>memiliki</w:t>
      </w:r>
      <w:r w:rsidR="005E5650">
        <w:t xml:space="preserve"> </w:t>
      </w:r>
      <w:r w:rsidR="005E5650" w:rsidRPr="005E5650">
        <w:t xml:space="preserve">memiliki peranan yang baik walaupun tidak sebesar perusahaan, namun banyak </w:t>
      </w:r>
      <w:r w:rsidR="005E5650">
        <w:t>pelaku UMKM</w:t>
      </w:r>
      <w:r w:rsidR="005E5650" w:rsidRPr="005E5650">
        <w:t xml:space="preserve"> karena keunggulan </w:t>
      </w:r>
      <w:r w:rsidR="005E5650">
        <w:t>yang</w:t>
      </w:r>
      <w:r w:rsidR="005E5650" w:rsidRPr="005E5650">
        <w:t xml:space="preserve"> sulit didapatkan pada skala yang lebih besar. Keunggulan yang paling menonjol pada UMKM adalah kemudahan dalam mengadopsi serta </w:t>
      </w:r>
      <w:r w:rsidR="005E5650">
        <w:t>menerapkan</w:t>
      </w:r>
      <w:r w:rsidR="005E5650" w:rsidRPr="005E5650">
        <w:t xml:space="preserve"> teknologi baru dan inovasi. Adopsi teknologi terbaru menjadi mudah dilakukan untuk meningkatkan daya saing UMKM karena tidak memiliki birokrasi yang rumit</w:t>
      </w:r>
      <w:r w:rsidR="005E5650">
        <w:t xml:space="preserve">, </w:t>
      </w:r>
      <w:r w:rsidR="005E5650" w:rsidRPr="005E5650">
        <w:t xml:space="preserve">struktur organisasi relatif kecil sehingga </w:t>
      </w:r>
      <w:r w:rsidR="00363CBE">
        <w:t>mudah dalam ber</w:t>
      </w:r>
      <w:r w:rsidR="005E5650" w:rsidRPr="005E5650">
        <w:t>kordinasi</w:t>
      </w:r>
      <w:r w:rsidR="00363CBE">
        <w:t xml:space="preserve">, </w:t>
      </w:r>
      <w:r w:rsidR="005E5650" w:rsidRPr="005E5650">
        <w:t>komunikasi</w:t>
      </w:r>
      <w:r w:rsidR="00363CBE">
        <w:t>, dan cepat</w:t>
      </w:r>
      <w:r w:rsidR="005E5650" w:rsidRPr="005E5650">
        <w:t xml:space="preserve"> menyesuaikan kondisi pasar yang dinamis</w:t>
      </w:r>
      <w:r w:rsidR="00D6257D">
        <w:fldChar w:fldCharType="begin" w:fldLock="1"/>
      </w:r>
      <w:r w:rsidR="0062371A">
        <w:instrText>ADDIN CSL_CITATION {"citationItems":[{"id":"ITEM-1","itemData":{"URL":"https://binus.ac.id/bandung/2020/11/peran-umkm-dalam-perekonomian-indonesia/","accessed":{"date-parts":[["2021","7","3"]]},"author":[{"dropping-particle":"","family":"Creativepreneurship","given":"","non-dropping-particle":"","parse-names":false,"suffix":""}],"container-title":"binus.ac.id","id":"ITEM-1","issued":{"date-parts":[["2020"]]},"title":"Peran UMKM Dalam Perekonomian Indonesia","type":"webpage"},"uris":["http://www.mendeley.com/documents/?uuid=661d600c-78f6-46dc-8051-ee1c29f86433"]}],"mendeley":{"formattedCitation":"[4]","plainTextFormattedCitation":"[4]","previouslyFormattedCitation":"[4]"},"properties":{"noteIndex":0},"schema":"https://github.com/citation-style-language/schema/raw/master/csl-citation.json"}</w:instrText>
      </w:r>
      <w:r w:rsidR="00D6257D">
        <w:fldChar w:fldCharType="separate"/>
      </w:r>
      <w:r w:rsidR="00D6257D" w:rsidRPr="00D6257D">
        <w:rPr>
          <w:noProof/>
        </w:rPr>
        <w:t>[4]</w:t>
      </w:r>
      <w:r w:rsidR="00D6257D">
        <w:fldChar w:fldCharType="end"/>
      </w:r>
      <w:r w:rsidR="005E5650" w:rsidRPr="005E5650">
        <w:t>.</w:t>
      </w:r>
    </w:p>
    <w:p w14:paraId="40C323C7" w14:textId="77777777" w:rsidR="00FE7C66" w:rsidRDefault="00FE7C66" w:rsidP="00221F28">
      <w:pPr>
        <w:pBdr>
          <w:top w:val="nil"/>
          <w:left w:val="nil"/>
          <w:bottom w:val="nil"/>
          <w:right w:val="nil"/>
          <w:between w:val="nil"/>
        </w:pBdr>
        <w:spacing w:after="0" w:line="240" w:lineRule="auto"/>
        <w:ind w:left="1170" w:firstLine="673"/>
      </w:pPr>
    </w:p>
    <w:p w14:paraId="0000001B" w14:textId="2F5075D2" w:rsidR="00E73498" w:rsidRDefault="00221F28" w:rsidP="00221F28">
      <w:pPr>
        <w:pBdr>
          <w:top w:val="nil"/>
          <w:left w:val="nil"/>
          <w:bottom w:val="nil"/>
          <w:right w:val="nil"/>
          <w:between w:val="nil"/>
        </w:pBdr>
        <w:spacing w:after="0" w:line="240" w:lineRule="auto"/>
        <w:ind w:left="1170" w:firstLine="673"/>
      </w:pPr>
      <w:r>
        <w:t>P</w:t>
      </w:r>
      <w:r w:rsidR="00E73498">
        <w:t>a</w:t>
      </w:r>
      <w:r>
        <w:t>ra pelaku</w:t>
      </w:r>
      <w:r w:rsidR="00E73498">
        <w:t xml:space="preserve"> UMKM </w:t>
      </w:r>
      <w:r w:rsidR="00791E86">
        <w:t>harus mulai beralih memasarkan produknya secara online</w:t>
      </w:r>
      <w:r w:rsidR="00702373">
        <w:t xml:space="preserve"> untuk bertahan, salah satu caranya para pelaku UMKM dengan menggunakan</w:t>
      </w:r>
      <w:r w:rsidR="00791E86">
        <w:t xml:space="preserve"> marketplace yang sudah tersedia secara online seperti Lazada, TokoPedia, Shopee, Bukalapak, Facebook Marketplace </w:t>
      </w:r>
      <w:r w:rsidR="00702373">
        <w:t>dan masih banyak lagi. Marketplace</w:t>
      </w:r>
      <w:r w:rsidR="00282C68">
        <w:t xml:space="preserve"> sendiri</w:t>
      </w:r>
      <w:r w:rsidR="00791E86">
        <w:t xml:space="preserve"> </w:t>
      </w:r>
      <w:r w:rsidR="00A51865" w:rsidRPr="00A51865">
        <w:t xml:space="preserve">dapat membuat pengusaha tidak perlu repot lagi membuat toko onlinenya sendiri karena cukup menambahkan produk yang ingin dijual dan semua transaksi pembayaran akan dibantu oleh pihak pemilik marketplace ke penjual sebagai pihak ke 3 setelah pelanggan melakukan </w:t>
      </w:r>
      <w:r w:rsidR="00A51865" w:rsidRPr="00A51865">
        <w:lastRenderedPageBreak/>
        <w:t>transaksi dan berhasil</w:t>
      </w:r>
      <w:r w:rsidR="00A51865">
        <w:fldChar w:fldCharType="begin" w:fldLock="1"/>
      </w:r>
      <w:r w:rsidR="0062371A">
        <w:instrText>ADDIN CSL_CITATION {"citationItems":[{"id":"ITEM-1","itemData":{"ISBN":"1363-1950 (Print) 1363-1950 (Linking)","ISSN":"1363-1950","PMID":"16205462","abstract":"PURPOSE OF REVIEW: The prevalence of overweight, as assessed by a high body mass index (kg/m), has greatly increased among children and adolescents over the last three decades. Because body mass index is a measure of excess weight rather than excess body fatness, it is important to understand the ability of a high level to identify children who truly have excess adiposity. This review covers the measurement and classification of overweight and obesity, the expression of body composition data, and the relation of body mass index to adiposity. RECENT FINDINGS: Although adiposity has typically been expressed as percentage body fat, the use of the fat mass index (fat mass/height) and the fat-free mass index (fat-free mass/height) may provide more information. For example, body mass index differences among relatively thin children have been found to largely reflect differences in fat-free mass index, whereas differences among relatively heavy children are primarily due to differences in fat mass index. In addition, the ability of overweight to identify obese children is greatly influenced by the cutpoints selected for body mass index and adiposity. The use of inappropriate cutpoints, rather than the limitations of body mass index, may account for the frequently reported finding that many obese children are not overweight. SUMMARY: The use of fat mass index and fat-free mass index in expressing body composition data allows one to easily assess the contribution of each to body mass index. If appropriate cutpoints are used, a high body mass index level is a moderately sensitive and a very specific indicator of excess adiposity among children.","author":[{"dropping-particle":"","family":"Sundari","given":"Jenie","non-dropping-particle":"","parse-names":false,"suffix":""},{"dropping-particle":"","family":"Nainggolan","given":"Esron Rikardo","non-dropping-particle":"","parse-names":false,"suffix":""}],"container-title":"Journal Industrial Servicess Vol. 3 No. 1a Oktober 2017","id":"ITEM-1","issue":"1","issued":{"date-parts":[["2017"]]},"page":"68-73","title":"E-Marketplace Desa Gerabah Untuk Pengrajin Di Desa Bumi Jaya Serang Banten","type":"article-journal","volume":"3"},"uris":["http://www.mendeley.com/documents/?uuid=c73e6d37-a0a3-40ef-a38b-eb710ce43ba7"]}],"mendeley":{"formattedCitation":"[5]","plainTextFormattedCitation":"[5]","previouslyFormattedCitation":"[5]"},"properties":{"noteIndex":0},"schema":"https://github.com/citation-style-language/schema/raw/master/csl-citation.json"}</w:instrText>
      </w:r>
      <w:r w:rsidR="00A51865">
        <w:fldChar w:fldCharType="separate"/>
      </w:r>
      <w:r w:rsidR="00D6257D" w:rsidRPr="00D6257D">
        <w:rPr>
          <w:noProof/>
        </w:rPr>
        <w:t>[5]</w:t>
      </w:r>
      <w:r w:rsidR="00A51865">
        <w:fldChar w:fldCharType="end"/>
      </w:r>
      <w:r w:rsidR="00791E86">
        <w:t>. Dari sekian banyak marketplace yang ada Facebook Marketplace adalah salah satu yang paling cepat untuk meningkatkan penjualan, namun adahal yang harus dilakukan untuk memperbanyak jangkauan customer dengan cara mengupload produk dengan masal keseluruh kota. Permasalahanya saat mengupload</w:t>
      </w:r>
      <w:r w:rsidR="009F3E8F">
        <w:t xml:space="preserve"> produk secara</w:t>
      </w:r>
      <w:r w:rsidR="00791E86">
        <w:t xml:space="preserve"> masal </w:t>
      </w:r>
      <w:r w:rsidR="009F3E8F">
        <w:t xml:space="preserve">akan sangat </w:t>
      </w:r>
      <w:r w:rsidR="00791E86">
        <w:t>menguras</w:t>
      </w:r>
      <w:r w:rsidR="009F3E8F">
        <w:t xml:space="preserve"> tenaga dan waktu, untuk itu diperlukan sebuah tools atau software yang dapat melakukannya secara otomatis.</w:t>
      </w:r>
    </w:p>
    <w:p w14:paraId="655BE468" w14:textId="77777777" w:rsidR="00421171" w:rsidRDefault="00421171" w:rsidP="00E73498">
      <w:pPr>
        <w:pBdr>
          <w:top w:val="nil"/>
          <w:left w:val="nil"/>
          <w:bottom w:val="nil"/>
          <w:right w:val="nil"/>
          <w:between w:val="nil"/>
        </w:pBdr>
        <w:spacing w:after="0" w:line="240" w:lineRule="auto"/>
        <w:ind w:left="1170" w:firstLine="0"/>
      </w:pPr>
    </w:p>
    <w:p w14:paraId="0000001C" w14:textId="2566A989" w:rsidR="00EA7192" w:rsidRDefault="00147A82" w:rsidP="006D1E33">
      <w:pPr>
        <w:pBdr>
          <w:top w:val="nil"/>
          <w:left w:val="nil"/>
          <w:bottom w:val="nil"/>
          <w:right w:val="nil"/>
          <w:between w:val="nil"/>
        </w:pBdr>
        <w:spacing w:after="0" w:line="240" w:lineRule="auto"/>
        <w:ind w:left="1170" w:firstLine="673"/>
      </w:pPr>
      <w:r>
        <w:t xml:space="preserve">Tools </w:t>
      </w:r>
      <w:r w:rsidR="006D1E33">
        <w:t>i</w:t>
      </w:r>
      <w:r w:rsidR="006D1E33" w:rsidRPr="006D1E33">
        <w:t xml:space="preserve">Macros adalah alat </w:t>
      </w:r>
      <w:r w:rsidR="006D1E33">
        <w:t>yang dapat m</w:t>
      </w:r>
      <w:r w:rsidR="006D1E33" w:rsidRPr="006D1E33">
        <w:t>erekam</w:t>
      </w:r>
      <w:r w:rsidR="006D1E33">
        <w:t xml:space="preserve"> secara</w:t>
      </w:r>
      <w:r w:rsidR="006D1E33" w:rsidRPr="006D1E33">
        <w:t xml:space="preserve"> makro berbasis browser pertama di dunia.</w:t>
      </w:r>
      <w:r w:rsidR="00573B23">
        <w:t xml:space="preserve"> </w:t>
      </w:r>
      <w:r w:rsidR="00573B23" w:rsidRPr="00D0740B">
        <w:t xml:space="preserve">iMacros </w:t>
      </w:r>
      <w:r w:rsidR="00573B23">
        <w:t xml:space="preserve">berfungsi sebagai </w:t>
      </w:r>
      <w:r w:rsidR="00573B23" w:rsidRPr="00D0740B">
        <w:t>perekam berbasis browser</w:t>
      </w:r>
      <w:r w:rsidR="00573B23">
        <w:t>,</w:t>
      </w:r>
      <w:r w:rsidR="00573B23" w:rsidRPr="00D0740B">
        <w:t xml:space="preserve"> digunakan untuk merekam </w:t>
      </w:r>
      <w:r w:rsidR="00573B23">
        <w:t xml:space="preserve">kegiatan di </w:t>
      </w:r>
      <w:r w:rsidR="00573B23" w:rsidRPr="00D0740B">
        <w:t xml:space="preserve">web browser yang </w:t>
      </w:r>
      <w:r w:rsidR="00573B23">
        <w:t xml:space="preserve">dapat </w:t>
      </w:r>
      <w:r w:rsidR="00573B23" w:rsidRPr="00D0740B">
        <w:t xml:space="preserve">dijalankan dengan mudah </w:t>
      </w:r>
      <w:r w:rsidR="00573B23">
        <w:t>serta</w:t>
      </w:r>
      <w:r w:rsidR="00573B23" w:rsidRPr="00D0740B">
        <w:t xml:space="preserve"> dapat mengulangnya kembali baik secara online maupun</w:t>
      </w:r>
      <w:r w:rsidR="00573B23">
        <w:t xml:space="preserve"> secara</w:t>
      </w:r>
      <w:r w:rsidR="00573B23" w:rsidRPr="00D0740B">
        <w:t xml:space="preserve"> offline</w:t>
      </w:r>
      <w:r w:rsidR="00573B23">
        <w:fldChar w:fldCharType="begin" w:fldLock="1"/>
      </w:r>
      <w:r w:rsidR="00563F34">
        <w:instrText>ADDIN CSL_CITATION {"citationItems":[{"id":"ITEM-1","itemData":{"URL":"https://dosenonline.id/apa-itu-imacros-dan-cara-menggunakan-imacros/#Apa_itu_iMacros","accessed":{"date-parts":[["2021","7","3"]]},"author":[{"dropping-particle":"","family":"Online","given":"Dosen","non-dropping-particle":"","parse-names":false,"suffix":""}],"container-title":"dosenonline.id","id":"ITEM-1","issued":{"date-parts":[["2018"]]},"title":"Apa itu iMacros? Pengertian dan Cara Menggunakan iMacros","type":"webpage"},"uris":["http://www.mendeley.com/documents/?uuid=43d3526c-60f4-4f1c-8059-bb529123ef14"]}],"mendeley":{"formattedCitation":"[6]","plainTextFormattedCitation":"[6]","previouslyFormattedCitation":"[6]"},"properties":{"noteIndex":0},"schema":"https://github.com/citation-style-language/schema/raw/master/csl-citation.json"}</w:instrText>
      </w:r>
      <w:r w:rsidR="00573B23">
        <w:fldChar w:fldCharType="separate"/>
      </w:r>
      <w:r w:rsidR="00573B23" w:rsidRPr="0062371A">
        <w:rPr>
          <w:noProof/>
        </w:rPr>
        <w:t>[6]</w:t>
      </w:r>
      <w:r w:rsidR="00573B23">
        <w:fldChar w:fldCharType="end"/>
      </w:r>
      <w:r w:rsidR="006D1E33">
        <w:t xml:space="preserve">. IMacross juga dapat mengekstrak suatu data </w:t>
      </w:r>
      <w:r w:rsidR="00573B23">
        <w:t>di</w:t>
      </w:r>
      <w:r w:rsidR="006D1E33">
        <w:t xml:space="preserve">dalam website </w:t>
      </w:r>
      <w:r w:rsidR="00573B23">
        <w:t>baik itu gambar</w:t>
      </w:r>
      <w:r w:rsidR="002C0154">
        <w:t xml:space="preserve"> maupun tulisan yang</w:t>
      </w:r>
      <w:r w:rsidR="006D1E33">
        <w:t xml:space="preserve"> disimpan </w:t>
      </w:r>
      <w:r w:rsidR="002C0154">
        <w:t>dengan</w:t>
      </w:r>
      <w:r w:rsidR="006D1E33">
        <w:t xml:space="preserve"> format .csv dan txt</w:t>
      </w:r>
      <w:r w:rsidR="00563F34">
        <w:fldChar w:fldCharType="begin" w:fldLock="1"/>
      </w:r>
      <w:r w:rsidR="00563F34">
        <w:instrText>ADDIN CSL_CITATION {"citationItems":[{"id":"ITEM-1","itemData":{"abstract":"… M Lutfi MA Prodi Manajemen Informatika STMIK Bina Patria e mail: lutfi@stmikbinapatria.ac.id Moch Ali Mahmudi Prodi Manajemen Informatika STMIK Bina Patria e mail: aliadhinata@gmail. com … Tahapan operasional sistem dan … specifik (niche), Biaya operasi rendah …","author":[{"dropping-particle":"","family":"Luthfi","given":"M","non-dropping-particle":"","parse-names":false,"suffix":""},{"dropping-particle":"","family":"Mahmudi","given":"M A","non-dropping-particle":"","parse-names":false,"suffix":""}],"container-title":"Prosiding Seminar Nasional Fakultas …","id":"ITEM-1","issued":{"date-parts":[["2019"]]},"page":"337-346","title":"Pemanfaatan Script Imacross Untuk Meningkatkan Efektifitas Dan Efisiensi Pemasaran Digital Pada Media Sosial Face Book","type":"article-journal"},"uris":["http://www.mendeley.com/documents/?uuid=845f4667-1960-43b0-899e-5aa99b3e7f9f"]}],"mendeley":{"formattedCitation":"[7]","plainTextFormattedCitation":"[7]"},"properties":{"noteIndex":0},"schema":"https://github.com/citation-style-language/schema/raw/master/csl-citation.json"}</w:instrText>
      </w:r>
      <w:r w:rsidR="00563F34">
        <w:fldChar w:fldCharType="separate"/>
      </w:r>
      <w:r w:rsidR="00563F34" w:rsidRPr="00563F34">
        <w:rPr>
          <w:noProof/>
        </w:rPr>
        <w:t>[7]</w:t>
      </w:r>
      <w:r w:rsidR="00563F34">
        <w:fldChar w:fldCharType="end"/>
      </w:r>
      <w:r w:rsidR="006D1E33">
        <w:t xml:space="preserve">. </w:t>
      </w:r>
      <w:r w:rsidR="002C0154">
        <w:t>Adapun kelebihan lainnya</w:t>
      </w:r>
      <w:r w:rsidR="006D1E33">
        <w:t xml:space="preserve"> iMacros </w:t>
      </w:r>
      <w:r w:rsidR="002C0154">
        <w:t>dapat</w:t>
      </w:r>
      <w:r w:rsidR="006D1E33">
        <w:t xml:space="preserve"> menterjemahkan kegiatan </w:t>
      </w:r>
      <w:r w:rsidR="002C0154">
        <w:t xml:space="preserve">yang ada di </w:t>
      </w:r>
      <w:r w:rsidR="006D1E33">
        <w:t xml:space="preserve">web browser, </w:t>
      </w:r>
      <w:r w:rsidR="002C0154">
        <w:t>seperti</w:t>
      </w:r>
      <w:r w:rsidR="006D1E33">
        <w:t xml:space="preserve"> mengetik, mengklik mouse dan upload ke website</w:t>
      </w:r>
      <w:r w:rsidR="00772610">
        <w:t xml:space="preserve"> sehingga mempercepat pekerjaan di internet seperti membuka atau login pada situs jejaring sosial</w:t>
      </w:r>
      <w:r w:rsidR="006D1E33">
        <w:t xml:space="preserve">. iMacros </w:t>
      </w:r>
      <w:r w:rsidR="002C0154">
        <w:t xml:space="preserve">saat ini menjadi </w:t>
      </w:r>
      <w:r w:rsidR="006D1E33">
        <w:t xml:space="preserve">salah satu </w:t>
      </w:r>
      <w:r w:rsidR="002C0154">
        <w:t xml:space="preserve">andalan </w:t>
      </w:r>
      <w:r w:rsidR="006D1E33">
        <w:t xml:space="preserve">dari beberapa addons </w:t>
      </w:r>
      <w:r w:rsidR="002C0154">
        <w:t>di</w:t>
      </w:r>
      <w:r w:rsidR="006D1E33">
        <w:t xml:space="preserve"> firefox</w:t>
      </w:r>
      <w:r w:rsidR="002C0154">
        <w:t>, dengan semakin meningkatnya kebutuhan dari para user</w:t>
      </w:r>
      <w:r w:rsidR="006D1E33">
        <w:t xml:space="preserve">, </w:t>
      </w:r>
      <w:r w:rsidR="00772610">
        <w:t xml:space="preserve">iMacros </w:t>
      </w:r>
      <w:r w:rsidR="002C0154">
        <w:t xml:space="preserve">sekarang </w:t>
      </w:r>
      <w:r w:rsidR="006D1E33">
        <w:t>tidak hanya dapat digunakan di</w:t>
      </w:r>
      <w:r w:rsidR="002C0154">
        <w:t xml:space="preserve"> browser</w:t>
      </w:r>
      <w:r w:rsidR="006D1E33">
        <w:t xml:space="preserve"> firefox </w:t>
      </w:r>
      <w:r w:rsidR="002C0154">
        <w:t>tetapi</w:t>
      </w:r>
      <w:r w:rsidR="006D1E33">
        <w:t xml:space="preserve"> juga </w:t>
      </w:r>
      <w:r w:rsidR="002C0154">
        <w:t>dapat</w:t>
      </w:r>
      <w:r w:rsidR="006D1E33">
        <w:t xml:space="preserve"> d</w:t>
      </w:r>
      <w:r w:rsidR="002C0154">
        <w:t>i</w:t>
      </w:r>
      <w:r w:rsidR="006D1E33">
        <w:t>gunakan di google chrome,</w:t>
      </w:r>
      <w:r w:rsidR="002C0154">
        <w:t xml:space="preserve"> </w:t>
      </w:r>
      <w:r w:rsidR="006D1E33">
        <w:t xml:space="preserve">opera dan browser lainnya. </w:t>
      </w:r>
      <w:r w:rsidR="00772610">
        <w:t>Adapun kemampuan</w:t>
      </w:r>
      <w:r w:rsidR="006D1E33">
        <w:t xml:space="preserve"> iMacros</w:t>
      </w:r>
      <w:r w:rsidR="00772610">
        <w:t xml:space="preserve"> yang lain</w:t>
      </w:r>
      <w:r w:rsidR="006D1E33">
        <w:t xml:space="preserve"> </w:t>
      </w:r>
      <w:r w:rsidR="00772610">
        <w:t>salah satunya</w:t>
      </w:r>
      <w:r w:rsidR="006D1E33">
        <w:t xml:space="preserve"> untuk web testing dan web scripting.</w:t>
      </w:r>
    </w:p>
    <w:bookmarkEnd w:id="0"/>
    <w:p w14:paraId="404F1A86" w14:textId="35B96F5B" w:rsidR="00CF41F5" w:rsidRDefault="00CF41F5">
      <w:pPr>
        <w:pBdr>
          <w:top w:val="nil"/>
          <w:left w:val="nil"/>
          <w:bottom w:val="nil"/>
          <w:right w:val="nil"/>
          <w:between w:val="nil"/>
        </w:pBdr>
        <w:spacing w:after="0" w:line="240" w:lineRule="auto"/>
        <w:ind w:left="1170" w:firstLine="0"/>
      </w:pPr>
    </w:p>
    <w:p w14:paraId="0000001D" w14:textId="3BFA0954" w:rsidR="00EA7192" w:rsidRDefault="00C24148" w:rsidP="00C24148">
      <w:pPr>
        <w:pStyle w:val="Heading1"/>
        <w:numPr>
          <w:ilvl w:val="0"/>
          <w:numId w:val="1"/>
        </w:numPr>
        <w:ind w:left="1830" w:hanging="721"/>
      </w:pPr>
      <w:r>
        <w:t>Metodologi</w:t>
      </w:r>
    </w:p>
    <w:p w14:paraId="0000001E" w14:textId="5FDA65BD" w:rsidR="00EA7192" w:rsidRDefault="00EA7192">
      <w:pPr>
        <w:pBdr>
          <w:top w:val="nil"/>
          <w:left w:val="nil"/>
          <w:bottom w:val="nil"/>
          <w:right w:val="nil"/>
          <w:between w:val="nil"/>
        </w:pBdr>
        <w:spacing w:after="0" w:line="240" w:lineRule="auto"/>
        <w:ind w:left="1170" w:firstLine="0"/>
        <w:jc w:val="center"/>
      </w:pPr>
    </w:p>
    <w:p w14:paraId="5E59E0B5" w14:textId="4F59EB76" w:rsidR="00C24148" w:rsidRDefault="00706031" w:rsidP="00C24148">
      <w:pPr>
        <w:pBdr>
          <w:top w:val="nil"/>
          <w:left w:val="nil"/>
          <w:bottom w:val="nil"/>
          <w:right w:val="nil"/>
          <w:between w:val="nil"/>
        </w:pBdr>
        <w:spacing w:after="0" w:line="240" w:lineRule="auto"/>
        <w:ind w:left="1170" w:firstLine="0"/>
      </w:pPr>
      <w:r>
        <w:t>Metodologi digunakan untuk mengetahui tahapan tahapan yang digunakan,t</w:t>
      </w:r>
      <w:r w:rsidR="00C639FC">
        <w:t>ahapan penerapan metode penelitian yang digunakan</w:t>
      </w:r>
      <w:r>
        <w:t xml:space="preserve"> yakni</w:t>
      </w:r>
      <w:r w:rsidR="00C639FC">
        <w:t xml:space="preserve"> studi literatur sampai dengan analisa pembahasan</w:t>
      </w:r>
      <w:r w:rsidR="00C85A8C">
        <w:t xml:space="preserve"> seperti yang digambarkan pada gambar 1.</w:t>
      </w:r>
      <w:r w:rsidR="00C639FC">
        <w:t xml:space="preserve"> </w:t>
      </w:r>
    </w:p>
    <w:p w14:paraId="06BFBC3A" w14:textId="04D59DD7" w:rsidR="00CF41F5" w:rsidRDefault="00CF41F5" w:rsidP="00C24148">
      <w:pPr>
        <w:pBdr>
          <w:top w:val="nil"/>
          <w:left w:val="nil"/>
          <w:bottom w:val="nil"/>
          <w:right w:val="nil"/>
          <w:between w:val="nil"/>
        </w:pBdr>
        <w:spacing w:after="0" w:line="240" w:lineRule="auto"/>
        <w:ind w:left="1170" w:firstLine="0"/>
      </w:pPr>
    </w:p>
    <w:p w14:paraId="3B07B433" w14:textId="2E387BCC" w:rsidR="00CF41F5" w:rsidRDefault="00C85A8C" w:rsidP="00C24148">
      <w:pPr>
        <w:pBdr>
          <w:top w:val="nil"/>
          <w:left w:val="nil"/>
          <w:bottom w:val="nil"/>
          <w:right w:val="nil"/>
          <w:between w:val="nil"/>
        </w:pBdr>
        <w:spacing w:after="0" w:line="240" w:lineRule="auto"/>
        <w:ind w:left="1170" w:firstLine="0"/>
      </w:pPr>
      <w:r>
        <w:rPr>
          <w:noProof/>
        </w:rPr>
        <mc:AlternateContent>
          <mc:Choice Requires="wpg">
            <w:drawing>
              <wp:anchor distT="0" distB="0" distL="114300" distR="114300" simplePos="0" relativeHeight="251677696" behindDoc="0" locked="0" layoutInCell="1" allowOverlap="1" wp14:anchorId="5B9D6108" wp14:editId="50807ECB">
                <wp:simplePos x="0" y="0"/>
                <wp:positionH relativeFrom="column">
                  <wp:posOffset>3324225</wp:posOffset>
                </wp:positionH>
                <wp:positionV relativeFrom="paragraph">
                  <wp:posOffset>116205</wp:posOffset>
                </wp:positionV>
                <wp:extent cx="1247775" cy="4400550"/>
                <wp:effectExtent l="0" t="0" r="28575" b="19050"/>
                <wp:wrapNone/>
                <wp:docPr id="15" name="Group 15"/>
                <wp:cNvGraphicFramePr/>
                <a:graphic xmlns:a="http://schemas.openxmlformats.org/drawingml/2006/main">
                  <a:graphicData uri="http://schemas.microsoft.com/office/word/2010/wordprocessingGroup">
                    <wpg:wgp>
                      <wpg:cNvGrpSpPr/>
                      <wpg:grpSpPr>
                        <a:xfrm>
                          <a:off x="0" y="0"/>
                          <a:ext cx="1247775" cy="4400550"/>
                          <a:chOff x="0" y="0"/>
                          <a:chExt cx="1247775" cy="4400550"/>
                        </a:xfrm>
                      </wpg:grpSpPr>
                      <wps:wsp>
                        <wps:cNvPr id="1" name="Oval 1"/>
                        <wps:cNvSpPr/>
                        <wps:spPr>
                          <a:xfrm>
                            <a:off x="28575" y="0"/>
                            <a:ext cx="1171575" cy="5810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04B965" w14:textId="3B904F81" w:rsidR="00CF41F5" w:rsidRDefault="00CF41F5" w:rsidP="00CF41F5">
                              <w:pPr>
                                <w:ind w:left="0"/>
                                <w:jc w:val="center"/>
                              </w:pPr>
                              <w:r>
                                <w:t>Sta</w:t>
                              </w:r>
                              <w:r w:rsidR="007701CE">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0" y="838200"/>
                            <a:ext cx="1238250" cy="4857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AFF70A" w14:textId="79725F44" w:rsidR="007701CE" w:rsidRDefault="007701CE" w:rsidP="007701CE">
                              <w:pPr>
                                <w:ind w:left="0"/>
                                <w:jc w:val="center"/>
                              </w:pPr>
                              <w: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0" y="1581150"/>
                            <a:ext cx="1238250" cy="4857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E53868" w14:textId="70FC33F6" w:rsidR="007701CE" w:rsidRDefault="007701CE" w:rsidP="007701CE">
                              <w:pPr>
                                <w:ind w:left="0"/>
                                <w:jc w:val="center"/>
                              </w:pPr>
                              <w:r>
                                <w:t>Implementasi Auto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9525" y="2324100"/>
                            <a:ext cx="1238250" cy="4857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610E93" w14:textId="1EE455E3" w:rsidR="007701CE" w:rsidRDefault="007701CE" w:rsidP="007701CE">
                              <w:pPr>
                                <w:ind w:left="0"/>
                                <w:jc w:val="center"/>
                              </w:pPr>
                              <w:r>
                                <w:t>Usability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9525" y="3067050"/>
                            <a:ext cx="1238250" cy="4857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90E73A" w14:textId="7BA65DE3" w:rsidR="007701CE" w:rsidRDefault="007701CE" w:rsidP="007701CE">
                              <w:pPr>
                                <w:ind w:left="0"/>
                                <w:jc w:val="center"/>
                              </w:pPr>
                              <w:r>
                                <w:t>Analisa Pembah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Oval 7"/>
                        <wps:cNvSpPr/>
                        <wps:spPr>
                          <a:xfrm>
                            <a:off x="47625" y="3819525"/>
                            <a:ext cx="1171575" cy="5810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DCB385" w14:textId="0CB52D90" w:rsidR="007701CE" w:rsidRDefault="007701CE" w:rsidP="00CF41F5">
                              <w:pPr>
                                <w:ind w:left="0"/>
                                <w:jc w:val="center"/>
                              </w:pPr>
                              <w:r>
                                <w:t>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a:off x="609600" y="581025"/>
                            <a:ext cx="0" cy="257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wps:spPr>
                          <a:xfrm>
                            <a:off x="609600" y="1323975"/>
                            <a:ext cx="0" cy="257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wps:spPr>
                          <a:xfrm>
                            <a:off x="609600" y="2066925"/>
                            <a:ext cx="0" cy="257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a:off x="609600" y="2809875"/>
                            <a:ext cx="0" cy="257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Straight Arrow Connector 14"/>
                        <wps:cNvCnPr/>
                        <wps:spPr>
                          <a:xfrm>
                            <a:off x="609600" y="3552825"/>
                            <a:ext cx="0" cy="257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5B9D6108" id="Group 15" o:spid="_x0000_s1026" style="position:absolute;left:0;text-align:left;margin-left:261.75pt;margin-top:9.15pt;width:98.25pt;height:346.5pt;z-index:251677696" coordsize="12477,440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">
                <v:oval id="Oval 1" o:spid="_x0000_s1027" style="position:absolute;left:285;width:11716;height:5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" fillcolor="white [3201]" strokecolor="black [3213]" strokeweight="1pt">
                  <v:stroke joinstyle="miter"/>
                  <v:textbox>
                    <w:txbxContent>
                      <w:p w14:paraId="1204B965" w14:textId="3B904F81" w:rsidR="00CF41F5" w:rsidRDefault="00CF41F5" w:rsidP="00CF41F5">
                        <w:pPr>
                          <w:ind w:left="0"/>
                          <w:jc w:val="center"/>
                        </w:pPr>
                        <w:r>
                          <w:t>Sta</w:t>
                        </w:r>
                        <w:r w:rsidR="007701CE">
                          <w:t>rt</w:t>
                        </w:r>
                      </w:p>
                    </w:txbxContent>
                  </v:textbox>
                </v:oval>
                <v:rect id="Rectangle 2" o:spid="_x0000_s1028" style="position:absolute;top:8382;width:12382;height:4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" fillcolor="white [3201]" strokecolor="black [3213]" strokeweight="1pt">
                  <v:textbox>
                    <w:txbxContent>
                      <w:p w14:paraId="0FAFF70A" w14:textId="79725F44" w:rsidR="007701CE" w:rsidRDefault="007701CE" w:rsidP="007701CE">
                        <w:pPr>
                          <w:ind w:left="0"/>
                          <w:jc w:val="center"/>
                        </w:pPr>
                        <w:r>
                          <w:t>Studi Literatur</w:t>
                        </w:r>
                      </w:p>
                    </w:txbxContent>
                  </v:textbox>
                </v:rect>
                <v:rect id="Rectangle 3" o:spid="_x0000_s1029" style="position:absolute;top:15811;width:12382;height:4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HAswQAAANoAAAAPAAAAZHJzL2Rvd25yZXYueG1sRI/RagIx&#10;FETfC/5DuIJvNWsL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KBscCzBAAAA2gAAAA8AAAAA&#10;AAAAAAAAAAAABwIAAGRycy9kb3ducmV2LnhtbFBLBQYAAAAAAwADALcAAAD1AgAAAAA=&#10;" fillcolor="white [3201]" strokecolor="black [3213]" strokeweight="1pt">
                  <v:textbox>
                    <w:txbxContent>
                      <w:p w14:paraId="52E53868" w14:textId="70FC33F6" w:rsidR="007701CE" w:rsidRDefault="007701CE" w:rsidP="007701CE">
                        <w:pPr>
                          <w:ind w:left="0"/>
                          <w:jc w:val="center"/>
                        </w:pPr>
                        <w:r>
                          <w:t>Implementasi Automation</w:t>
                        </w:r>
                      </w:p>
                    </w:txbxContent>
                  </v:textbox>
                </v:rect>
                <v:rect id="Rectangle 4" o:spid="_x0000_s1030" style="position:absolute;left:95;top:23241;width:12382;height:4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ehYwQAAANoAAAAPAAAAZHJzL2Rvd25yZXYueG1sRI/RagIx&#10;FETfC/5DuIJvNWsp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C+F6FjBAAAA2gAAAA8AAAAA&#10;AAAAAAAAAAAABwIAAGRycy9kb3ducmV2LnhtbFBLBQYAAAAAAwADALcAAAD1AgAAAAA=&#10;" fillcolor="white [3201]" strokecolor="black [3213]" strokeweight="1pt">
                  <v:textbox>
                    <w:txbxContent>
                      <w:p w14:paraId="78610E93" w14:textId="1EE455E3" w:rsidR="007701CE" w:rsidRDefault="007701CE" w:rsidP="007701CE">
                        <w:pPr>
                          <w:ind w:left="0"/>
                          <w:jc w:val="center"/>
                        </w:pPr>
                        <w:r>
                          <w:t>Usability Testing</w:t>
                        </w:r>
                      </w:p>
                    </w:txbxContent>
                  </v:textbox>
                </v:rect>
                <v:rect id="Rectangle 5" o:spid="_x0000_s1031" style="position:absolute;left:95;top:30670;width:12382;height:4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U3DwQAAANoAAAAPAAAAZHJzL2Rvd25yZXYueG1sRI/RagIx&#10;FETfC/5DuIJvNWuh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EDJTcPBAAAA2gAAAA8AAAAA&#10;AAAAAAAAAAAABwIAAGRycy9kb3ducmV2LnhtbFBLBQYAAAAAAwADALcAAAD1AgAAAAA=&#10;" fillcolor="white [3201]" strokecolor="black [3213]" strokeweight="1pt">
                  <v:textbox>
                    <w:txbxContent>
                      <w:p w14:paraId="6F90E73A" w14:textId="7BA65DE3" w:rsidR="007701CE" w:rsidRDefault="007701CE" w:rsidP="007701CE">
                        <w:pPr>
                          <w:ind w:left="0"/>
                          <w:jc w:val="center"/>
                        </w:pPr>
                        <w:r>
                          <w:t>Analisa Pembahasan</w:t>
                        </w:r>
                      </w:p>
                    </w:txbxContent>
                  </v:textbox>
                </v:rect>
                <v:oval id="Oval 7" o:spid="_x0000_s1032" style="position:absolute;left:476;top:38195;width:11716;height:5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" fillcolor="white [3201]" strokecolor="black [3213]" strokeweight="1pt">
                  <v:stroke joinstyle="miter"/>
                  <v:textbox>
                    <w:txbxContent>
                      <w:p w14:paraId="6BDCB385" w14:textId="0CB52D90" w:rsidR="007701CE" w:rsidRDefault="007701CE" w:rsidP="00CF41F5">
                        <w:pPr>
                          <w:ind w:left="0"/>
                          <w:jc w:val="center"/>
                        </w:pPr>
                        <w:r>
                          <w:t>End</w:t>
                        </w:r>
                      </w:p>
                    </w:txbxContent>
                  </v:textbox>
                </v:oval>
                <v:shapetype id="_x0000_t32" coordsize="21600,21600" o:spt="32" o:oned="t" path="m,l21600,21600e" filled="f">
                  <v:path arrowok="t" fillok="f" o:connecttype="none"/>
                  <o:lock v:ext="edit" shapetype="t"/>
                </v:shapetype>
                <v:shape id="Straight Arrow Connector 8" o:spid="_x0000_s1033" type="#_x0000_t32" style="position:absolute;left:6096;top:5810;width:0;height:2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" strokecolor="black [3200]" strokeweight=".5pt">
                  <v:stroke endarrow="block" joinstyle="miter"/>
                </v:shape>
                <v:shape id="Straight Arrow Connector 9" o:spid="_x0000_s1034" type="#_x0000_t32" style="position:absolute;left:6096;top:13239;width:0;height:2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" strokecolor="black [3200]" strokeweight=".5pt">
                  <v:stroke endarrow="block" joinstyle="miter"/>
                </v:shape>
                <v:shape id="Straight Arrow Connector 12" o:spid="_x0000_s1035" type="#_x0000_t32" style="position:absolute;left:6096;top:20669;width:0;height:2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" strokecolor="black [3200]" strokeweight=".5pt">
                  <v:stroke endarrow="block" joinstyle="miter"/>
                </v:shape>
                <v:shape id="Straight Arrow Connector 13" o:spid="_x0000_s1036" type="#_x0000_t32" style="position:absolute;left:6096;top:28098;width:0;height:2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" strokecolor="black [3200]" strokeweight=".5pt">
                  <v:stroke endarrow="block" joinstyle="miter"/>
                </v:shape>
                <v:shape id="Straight Arrow Connector 14" o:spid="_x0000_s1037" type="#_x0000_t32" style="position:absolute;left:6096;top:35528;width:0;height:2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" strokecolor="black [3200]" strokeweight=".5pt">
                  <v:stroke endarrow="block" joinstyle="miter"/>
                </v:shape>
              </v:group>
            </w:pict>
          </mc:Fallback>
        </mc:AlternateContent>
      </w:r>
    </w:p>
    <w:p w14:paraId="4F28B93A" w14:textId="28215032" w:rsidR="00CF41F5" w:rsidRDefault="00CF41F5" w:rsidP="00C24148">
      <w:pPr>
        <w:pBdr>
          <w:top w:val="nil"/>
          <w:left w:val="nil"/>
          <w:bottom w:val="nil"/>
          <w:right w:val="nil"/>
          <w:between w:val="nil"/>
        </w:pBdr>
        <w:spacing w:after="0" w:line="240" w:lineRule="auto"/>
        <w:ind w:left="1170" w:firstLine="0"/>
      </w:pPr>
    </w:p>
    <w:p w14:paraId="658862BC" w14:textId="77F6BE99" w:rsidR="00CF41F5" w:rsidRDefault="00CF41F5" w:rsidP="00C24148">
      <w:pPr>
        <w:pBdr>
          <w:top w:val="nil"/>
          <w:left w:val="nil"/>
          <w:bottom w:val="nil"/>
          <w:right w:val="nil"/>
          <w:between w:val="nil"/>
        </w:pBdr>
        <w:spacing w:after="0" w:line="240" w:lineRule="auto"/>
        <w:ind w:left="1170" w:firstLine="0"/>
      </w:pPr>
    </w:p>
    <w:p w14:paraId="17B93FF7" w14:textId="2FF74551" w:rsidR="00CF41F5" w:rsidRDefault="00CF41F5" w:rsidP="00C24148">
      <w:pPr>
        <w:pBdr>
          <w:top w:val="nil"/>
          <w:left w:val="nil"/>
          <w:bottom w:val="nil"/>
          <w:right w:val="nil"/>
          <w:between w:val="nil"/>
        </w:pBdr>
        <w:spacing w:after="0" w:line="240" w:lineRule="auto"/>
        <w:ind w:left="1170" w:firstLine="0"/>
      </w:pPr>
    </w:p>
    <w:p w14:paraId="44407E09" w14:textId="142C7E00" w:rsidR="00CF41F5" w:rsidRDefault="00CF41F5" w:rsidP="00C24148">
      <w:pPr>
        <w:pBdr>
          <w:top w:val="nil"/>
          <w:left w:val="nil"/>
          <w:bottom w:val="nil"/>
          <w:right w:val="nil"/>
          <w:between w:val="nil"/>
        </w:pBdr>
        <w:spacing w:after="0" w:line="240" w:lineRule="auto"/>
        <w:ind w:left="1170" w:firstLine="0"/>
      </w:pPr>
    </w:p>
    <w:p w14:paraId="00000021" w14:textId="6A0A3957" w:rsidR="00EA7192" w:rsidRDefault="00EA7192">
      <w:pPr>
        <w:pBdr>
          <w:top w:val="nil"/>
          <w:left w:val="nil"/>
          <w:bottom w:val="nil"/>
          <w:right w:val="nil"/>
          <w:between w:val="nil"/>
        </w:pBdr>
        <w:spacing w:after="0" w:line="240" w:lineRule="auto"/>
        <w:ind w:left="1170" w:firstLine="0"/>
      </w:pPr>
    </w:p>
    <w:p w14:paraId="00000022" w14:textId="3BA11892" w:rsidR="00EA7192" w:rsidRDefault="00EA7192">
      <w:pPr>
        <w:pBdr>
          <w:top w:val="nil"/>
          <w:left w:val="nil"/>
          <w:bottom w:val="nil"/>
          <w:right w:val="nil"/>
          <w:between w:val="nil"/>
        </w:pBdr>
        <w:spacing w:after="0" w:line="240" w:lineRule="auto"/>
        <w:ind w:left="1170" w:firstLine="0"/>
      </w:pPr>
    </w:p>
    <w:p w14:paraId="1ED1A2D6" w14:textId="71912419" w:rsidR="007701CE" w:rsidRDefault="007701CE">
      <w:pPr>
        <w:pBdr>
          <w:top w:val="nil"/>
          <w:left w:val="nil"/>
          <w:bottom w:val="nil"/>
          <w:right w:val="nil"/>
          <w:between w:val="nil"/>
        </w:pBdr>
        <w:spacing w:after="0" w:line="240" w:lineRule="auto"/>
        <w:ind w:left="1170" w:firstLine="0"/>
      </w:pPr>
    </w:p>
    <w:p w14:paraId="05D4F8C9" w14:textId="3419DDB8" w:rsidR="007701CE" w:rsidRDefault="007701CE">
      <w:pPr>
        <w:pBdr>
          <w:top w:val="nil"/>
          <w:left w:val="nil"/>
          <w:bottom w:val="nil"/>
          <w:right w:val="nil"/>
          <w:between w:val="nil"/>
        </w:pBdr>
        <w:spacing w:after="0" w:line="240" w:lineRule="auto"/>
        <w:ind w:left="1170" w:firstLine="0"/>
      </w:pPr>
    </w:p>
    <w:p w14:paraId="2E4B033D" w14:textId="0F3B40C5" w:rsidR="007701CE" w:rsidRDefault="007701CE">
      <w:pPr>
        <w:pBdr>
          <w:top w:val="nil"/>
          <w:left w:val="nil"/>
          <w:bottom w:val="nil"/>
          <w:right w:val="nil"/>
          <w:between w:val="nil"/>
        </w:pBdr>
        <w:spacing w:after="0" w:line="240" w:lineRule="auto"/>
        <w:ind w:left="1170" w:firstLine="0"/>
      </w:pPr>
    </w:p>
    <w:p w14:paraId="2A6D8E9C" w14:textId="117CE44B" w:rsidR="007701CE" w:rsidRDefault="007701CE">
      <w:pPr>
        <w:pBdr>
          <w:top w:val="nil"/>
          <w:left w:val="nil"/>
          <w:bottom w:val="nil"/>
          <w:right w:val="nil"/>
          <w:between w:val="nil"/>
        </w:pBdr>
        <w:spacing w:after="0" w:line="240" w:lineRule="auto"/>
        <w:ind w:left="1170" w:firstLine="0"/>
      </w:pPr>
    </w:p>
    <w:p w14:paraId="7719F8CD" w14:textId="59FE4C66" w:rsidR="007701CE" w:rsidRDefault="007701CE">
      <w:pPr>
        <w:pBdr>
          <w:top w:val="nil"/>
          <w:left w:val="nil"/>
          <w:bottom w:val="nil"/>
          <w:right w:val="nil"/>
          <w:between w:val="nil"/>
        </w:pBdr>
        <w:spacing w:after="0" w:line="240" w:lineRule="auto"/>
        <w:ind w:left="1170" w:firstLine="0"/>
      </w:pPr>
    </w:p>
    <w:p w14:paraId="2BBAF24A" w14:textId="69D6F631" w:rsidR="007701CE" w:rsidRDefault="007701CE">
      <w:pPr>
        <w:pBdr>
          <w:top w:val="nil"/>
          <w:left w:val="nil"/>
          <w:bottom w:val="nil"/>
          <w:right w:val="nil"/>
          <w:between w:val="nil"/>
        </w:pBdr>
        <w:spacing w:after="0" w:line="240" w:lineRule="auto"/>
        <w:ind w:left="1170" w:firstLine="0"/>
      </w:pPr>
    </w:p>
    <w:p w14:paraId="67E168E7" w14:textId="5FF450A4" w:rsidR="007701CE" w:rsidRDefault="007701CE">
      <w:pPr>
        <w:pBdr>
          <w:top w:val="nil"/>
          <w:left w:val="nil"/>
          <w:bottom w:val="nil"/>
          <w:right w:val="nil"/>
          <w:between w:val="nil"/>
        </w:pBdr>
        <w:spacing w:after="0" w:line="240" w:lineRule="auto"/>
        <w:ind w:left="1170" w:firstLine="0"/>
      </w:pPr>
    </w:p>
    <w:p w14:paraId="1E74E65C" w14:textId="3ACB6DF9" w:rsidR="007701CE" w:rsidRDefault="007701CE">
      <w:pPr>
        <w:pBdr>
          <w:top w:val="nil"/>
          <w:left w:val="nil"/>
          <w:bottom w:val="nil"/>
          <w:right w:val="nil"/>
          <w:between w:val="nil"/>
        </w:pBdr>
        <w:spacing w:after="0" w:line="240" w:lineRule="auto"/>
        <w:ind w:left="1170" w:firstLine="0"/>
      </w:pPr>
    </w:p>
    <w:p w14:paraId="34C6FFFA" w14:textId="60825A53" w:rsidR="007701CE" w:rsidRDefault="007701CE">
      <w:pPr>
        <w:pBdr>
          <w:top w:val="nil"/>
          <w:left w:val="nil"/>
          <w:bottom w:val="nil"/>
          <w:right w:val="nil"/>
          <w:between w:val="nil"/>
        </w:pBdr>
        <w:spacing w:after="0" w:line="240" w:lineRule="auto"/>
        <w:ind w:left="1170" w:firstLine="0"/>
      </w:pPr>
    </w:p>
    <w:p w14:paraId="0DC063BD" w14:textId="02A36CAA" w:rsidR="007701CE" w:rsidRDefault="007701CE">
      <w:pPr>
        <w:pBdr>
          <w:top w:val="nil"/>
          <w:left w:val="nil"/>
          <w:bottom w:val="nil"/>
          <w:right w:val="nil"/>
          <w:between w:val="nil"/>
        </w:pBdr>
        <w:spacing w:after="0" w:line="240" w:lineRule="auto"/>
        <w:ind w:left="1170" w:firstLine="0"/>
      </w:pPr>
    </w:p>
    <w:p w14:paraId="3FF9B0CC" w14:textId="1A0B27E9" w:rsidR="007701CE" w:rsidRDefault="007701CE">
      <w:pPr>
        <w:pBdr>
          <w:top w:val="nil"/>
          <w:left w:val="nil"/>
          <w:bottom w:val="nil"/>
          <w:right w:val="nil"/>
          <w:between w:val="nil"/>
        </w:pBdr>
        <w:spacing w:after="0" w:line="240" w:lineRule="auto"/>
        <w:ind w:left="1170" w:firstLine="0"/>
      </w:pPr>
    </w:p>
    <w:p w14:paraId="4A8FD095" w14:textId="28F1A776" w:rsidR="007701CE" w:rsidRDefault="007701CE">
      <w:pPr>
        <w:pBdr>
          <w:top w:val="nil"/>
          <w:left w:val="nil"/>
          <w:bottom w:val="nil"/>
          <w:right w:val="nil"/>
          <w:between w:val="nil"/>
        </w:pBdr>
        <w:spacing w:after="0" w:line="240" w:lineRule="auto"/>
        <w:ind w:left="1170" w:firstLine="0"/>
      </w:pPr>
    </w:p>
    <w:p w14:paraId="188EB458" w14:textId="648997C6" w:rsidR="007701CE" w:rsidRDefault="007701CE">
      <w:pPr>
        <w:pBdr>
          <w:top w:val="nil"/>
          <w:left w:val="nil"/>
          <w:bottom w:val="nil"/>
          <w:right w:val="nil"/>
          <w:between w:val="nil"/>
        </w:pBdr>
        <w:spacing w:after="0" w:line="240" w:lineRule="auto"/>
        <w:ind w:left="1170" w:firstLine="0"/>
      </w:pPr>
    </w:p>
    <w:p w14:paraId="3C237B32" w14:textId="575FE880" w:rsidR="007701CE" w:rsidRDefault="007701CE">
      <w:pPr>
        <w:pBdr>
          <w:top w:val="nil"/>
          <w:left w:val="nil"/>
          <w:bottom w:val="nil"/>
          <w:right w:val="nil"/>
          <w:between w:val="nil"/>
        </w:pBdr>
        <w:spacing w:after="0" w:line="240" w:lineRule="auto"/>
        <w:ind w:left="1170" w:firstLine="0"/>
      </w:pPr>
    </w:p>
    <w:p w14:paraId="250624B8" w14:textId="6DC0B770" w:rsidR="007701CE" w:rsidRDefault="007701CE">
      <w:pPr>
        <w:pBdr>
          <w:top w:val="nil"/>
          <w:left w:val="nil"/>
          <w:bottom w:val="nil"/>
          <w:right w:val="nil"/>
          <w:between w:val="nil"/>
        </w:pBdr>
        <w:spacing w:after="0" w:line="240" w:lineRule="auto"/>
        <w:ind w:left="1170" w:firstLine="0"/>
      </w:pPr>
    </w:p>
    <w:p w14:paraId="6BBB13FB" w14:textId="630D22C2" w:rsidR="007701CE" w:rsidRDefault="007701CE">
      <w:pPr>
        <w:pBdr>
          <w:top w:val="nil"/>
          <w:left w:val="nil"/>
          <w:bottom w:val="nil"/>
          <w:right w:val="nil"/>
          <w:between w:val="nil"/>
        </w:pBdr>
        <w:spacing w:after="0" w:line="240" w:lineRule="auto"/>
        <w:ind w:left="1170" w:firstLine="0"/>
      </w:pPr>
    </w:p>
    <w:p w14:paraId="5EB8A717" w14:textId="1E6B32C9" w:rsidR="007701CE" w:rsidRDefault="007701CE">
      <w:pPr>
        <w:pBdr>
          <w:top w:val="nil"/>
          <w:left w:val="nil"/>
          <w:bottom w:val="nil"/>
          <w:right w:val="nil"/>
          <w:between w:val="nil"/>
        </w:pBdr>
        <w:spacing w:after="0" w:line="240" w:lineRule="auto"/>
        <w:ind w:left="1170" w:firstLine="0"/>
      </w:pPr>
    </w:p>
    <w:p w14:paraId="2A231896" w14:textId="1F72F88D" w:rsidR="007701CE" w:rsidRDefault="007701CE">
      <w:pPr>
        <w:pBdr>
          <w:top w:val="nil"/>
          <w:left w:val="nil"/>
          <w:bottom w:val="nil"/>
          <w:right w:val="nil"/>
          <w:between w:val="nil"/>
        </w:pBdr>
        <w:spacing w:after="0" w:line="240" w:lineRule="auto"/>
        <w:ind w:left="1170" w:firstLine="0"/>
      </w:pPr>
    </w:p>
    <w:p w14:paraId="18B60CB2" w14:textId="1B11C97B" w:rsidR="007701CE" w:rsidRDefault="007701CE">
      <w:pPr>
        <w:pBdr>
          <w:top w:val="nil"/>
          <w:left w:val="nil"/>
          <w:bottom w:val="nil"/>
          <w:right w:val="nil"/>
          <w:between w:val="nil"/>
        </w:pBdr>
        <w:spacing w:after="0" w:line="240" w:lineRule="auto"/>
        <w:ind w:left="1170" w:firstLine="0"/>
      </w:pPr>
    </w:p>
    <w:p w14:paraId="146B2BBC" w14:textId="6E7979AD" w:rsidR="007701CE" w:rsidRDefault="007701CE">
      <w:pPr>
        <w:pBdr>
          <w:top w:val="nil"/>
          <w:left w:val="nil"/>
          <w:bottom w:val="nil"/>
          <w:right w:val="nil"/>
          <w:between w:val="nil"/>
        </w:pBdr>
        <w:spacing w:after="0" w:line="240" w:lineRule="auto"/>
        <w:ind w:left="1170" w:firstLine="0"/>
      </w:pPr>
    </w:p>
    <w:p w14:paraId="453DCC65" w14:textId="6ED723EB" w:rsidR="007701CE" w:rsidRDefault="007701CE">
      <w:pPr>
        <w:pBdr>
          <w:top w:val="nil"/>
          <w:left w:val="nil"/>
          <w:bottom w:val="nil"/>
          <w:right w:val="nil"/>
          <w:between w:val="nil"/>
        </w:pBdr>
        <w:spacing w:after="0" w:line="240" w:lineRule="auto"/>
        <w:ind w:left="1170" w:firstLine="0"/>
      </w:pPr>
    </w:p>
    <w:p w14:paraId="4E89D76C" w14:textId="191A1730" w:rsidR="007701CE" w:rsidRDefault="007701CE">
      <w:pPr>
        <w:pBdr>
          <w:top w:val="nil"/>
          <w:left w:val="nil"/>
          <w:bottom w:val="nil"/>
          <w:right w:val="nil"/>
          <w:between w:val="nil"/>
        </w:pBdr>
        <w:spacing w:after="0" w:line="240" w:lineRule="auto"/>
        <w:ind w:left="1170" w:firstLine="0"/>
      </w:pPr>
    </w:p>
    <w:p w14:paraId="18F854D2" w14:textId="09DAC19A" w:rsidR="007701CE" w:rsidRDefault="007701CE">
      <w:pPr>
        <w:pBdr>
          <w:top w:val="nil"/>
          <w:left w:val="nil"/>
          <w:bottom w:val="nil"/>
          <w:right w:val="nil"/>
          <w:between w:val="nil"/>
        </w:pBdr>
        <w:spacing w:after="0" w:line="240" w:lineRule="auto"/>
        <w:ind w:left="1170" w:firstLine="0"/>
      </w:pPr>
    </w:p>
    <w:p w14:paraId="2841E519" w14:textId="02FEB3BF" w:rsidR="007701CE" w:rsidRDefault="007701CE">
      <w:pPr>
        <w:pBdr>
          <w:top w:val="nil"/>
          <w:left w:val="nil"/>
          <w:bottom w:val="nil"/>
          <w:right w:val="nil"/>
          <w:between w:val="nil"/>
        </w:pBdr>
        <w:spacing w:after="0" w:line="240" w:lineRule="auto"/>
        <w:ind w:left="1170" w:firstLine="0"/>
      </w:pPr>
    </w:p>
    <w:p w14:paraId="00425AB1" w14:textId="169213C0" w:rsidR="007701CE" w:rsidRDefault="00C85A8C" w:rsidP="00C85A8C">
      <w:pPr>
        <w:pBdr>
          <w:top w:val="nil"/>
          <w:left w:val="nil"/>
          <w:bottom w:val="nil"/>
          <w:right w:val="nil"/>
          <w:between w:val="nil"/>
        </w:pBdr>
        <w:spacing w:after="0" w:line="240" w:lineRule="auto"/>
        <w:ind w:left="1170" w:firstLine="0"/>
        <w:jc w:val="center"/>
      </w:pPr>
      <w:r>
        <w:t xml:space="preserve">Gambar </w:t>
      </w:r>
      <w:r w:rsidR="004A1FF0">
        <w:t>2.</w:t>
      </w:r>
      <w:r>
        <w:t>1. Metode Penelitian</w:t>
      </w:r>
    </w:p>
    <w:p w14:paraId="30B2D10C" w14:textId="77777777" w:rsidR="00C85A8C" w:rsidRDefault="00C85A8C" w:rsidP="00C85A8C">
      <w:pPr>
        <w:pBdr>
          <w:top w:val="nil"/>
          <w:left w:val="nil"/>
          <w:bottom w:val="nil"/>
          <w:right w:val="nil"/>
          <w:between w:val="nil"/>
        </w:pBdr>
        <w:spacing w:after="0" w:line="240" w:lineRule="auto"/>
        <w:ind w:left="1170" w:firstLine="0"/>
        <w:jc w:val="center"/>
      </w:pPr>
    </w:p>
    <w:p w14:paraId="69F2AEDE" w14:textId="570A8AE1" w:rsidR="007701CE" w:rsidRDefault="00C85A8C" w:rsidP="00C85A8C">
      <w:pPr>
        <w:pStyle w:val="ListParagraph"/>
        <w:numPr>
          <w:ilvl w:val="0"/>
          <w:numId w:val="5"/>
        </w:numPr>
        <w:pBdr>
          <w:top w:val="nil"/>
          <w:left w:val="nil"/>
          <w:bottom w:val="nil"/>
          <w:right w:val="nil"/>
          <w:between w:val="nil"/>
        </w:pBdr>
        <w:spacing w:after="0" w:line="240" w:lineRule="auto"/>
      </w:pPr>
      <w:r>
        <w:t>Studi literatur</w:t>
      </w:r>
    </w:p>
    <w:p w14:paraId="4A7ECB8E" w14:textId="129370A2" w:rsidR="00C85A8C" w:rsidRDefault="00C85A8C" w:rsidP="001D0D0C">
      <w:pPr>
        <w:pStyle w:val="ListParagraph"/>
        <w:pBdr>
          <w:top w:val="nil"/>
          <w:left w:val="nil"/>
          <w:bottom w:val="nil"/>
          <w:right w:val="nil"/>
          <w:between w:val="nil"/>
        </w:pBdr>
        <w:spacing w:after="0" w:line="240" w:lineRule="auto"/>
        <w:ind w:left="1530" w:firstLine="0"/>
      </w:pPr>
      <w:r w:rsidRPr="00C85A8C">
        <w:t xml:space="preserve">Studi literatur </w:t>
      </w:r>
      <w:r w:rsidR="0012694B">
        <w:t>dipergunakan</w:t>
      </w:r>
      <w:r w:rsidRPr="00C85A8C">
        <w:t xml:space="preserve"> untuk mendukung</w:t>
      </w:r>
      <w:r>
        <w:t xml:space="preserve"> </w:t>
      </w:r>
      <w:r w:rsidRPr="00C85A8C">
        <w:t>penelitian</w:t>
      </w:r>
      <w:r>
        <w:t xml:space="preserve"> </w:t>
      </w:r>
      <w:r w:rsidRPr="00C85A8C">
        <w:t xml:space="preserve">terdahulu </w:t>
      </w:r>
      <w:r>
        <w:t xml:space="preserve">yang </w:t>
      </w:r>
      <w:r w:rsidR="0012694B">
        <w:t>t</w:t>
      </w:r>
      <w:r>
        <w:t>erkait dengan</w:t>
      </w:r>
      <w:r w:rsidRPr="00C85A8C">
        <w:t xml:space="preserve"> Usability Testing. </w:t>
      </w:r>
      <w:r>
        <w:t>S</w:t>
      </w:r>
      <w:r w:rsidRPr="00C85A8C">
        <w:t xml:space="preserve">tudi literatur didapatkan </w:t>
      </w:r>
      <w:r w:rsidR="0012694B">
        <w:t xml:space="preserve">dari </w:t>
      </w:r>
      <w:r>
        <w:t xml:space="preserve">sumber </w:t>
      </w:r>
      <w:r w:rsidR="0012694B">
        <w:t xml:space="preserve">seperti </w:t>
      </w:r>
      <w:r w:rsidRPr="00C85A8C">
        <w:t xml:space="preserve">buku maupun jurnal usability dan pengujian usability. Tujuan dari studi literatur adalah untuk </w:t>
      </w:r>
      <w:r>
        <w:t xml:space="preserve">dapat </w:t>
      </w:r>
      <w:r w:rsidRPr="00C85A8C">
        <w:t xml:space="preserve">dijadikan </w:t>
      </w:r>
      <w:r w:rsidR="00857622">
        <w:t>acuan</w:t>
      </w:r>
      <w:r w:rsidRPr="00C85A8C">
        <w:t xml:space="preserve"> dalam melakukan penelitian</w:t>
      </w:r>
      <w:r>
        <w:t xml:space="preserve"> yang akan dilakukan</w:t>
      </w:r>
      <w:r w:rsidRPr="00C85A8C">
        <w:t>.</w:t>
      </w:r>
    </w:p>
    <w:p w14:paraId="3D54A2FC" w14:textId="77777777" w:rsidR="00907927" w:rsidRDefault="00907927" w:rsidP="001D0D0C">
      <w:pPr>
        <w:pStyle w:val="ListParagraph"/>
        <w:pBdr>
          <w:top w:val="nil"/>
          <w:left w:val="nil"/>
          <w:bottom w:val="nil"/>
          <w:right w:val="nil"/>
          <w:between w:val="nil"/>
        </w:pBdr>
        <w:spacing w:after="0" w:line="240" w:lineRule="auto"/>
        <w:ind w:left="1530" w:firstLine="0"/>
      </w:pPr>
    </w:p>
    <w:p w14:paraId="42E20F7C" w14:textId="77777777" w:rsidR="001D0D0C" w:rsidRDefault="001D0D0C" w:rsidP="001D0D0C">
      <w:pPr>
        <w:pStyle w:val="ListParagraph"/>
        <w:pBdr>
          <w:top w:val="nil"/>
          <w:left w:val="nil"/>
          <w:bottom w:val="nil"/>
          <w:right w:val="nil"/>
          <w:between w:val="nil"/>
        </w:pBdr>
        <w:spacing w:after="0" w:line="240" w:lineRule="auto"/>
        <w:ind w:left="1530" w:firstLine="0"/>
      </w:pPr>
    </w:p>
    <w:p w14:paraId="2127C814" w14:textId="0BE1290C" w:rsidR="00C85A8C" w:rsidRDefault="00C85A8C" w:rsidP="00C85A8C">
      <w:pPr>
        <w:pStyle w:val="ListParagraph"/>
        <w:numPr>
          <w:ilvl w:val="0"/>
          <w:numId w:val="5"/>
        </w:numPr>
        <w:pBdr>
          <w:top w:val="nil"/>
          <w:left w:val="nil"/>
          <w:bottom w:val="nil"/>
          <w:right w:val="nil"/>
          <w:between w:val="nil"/>
        </w:pBdr>
        <w:spacing w:after="0" w:line="240" w:lineRule="auto"/>
      </w:pPr>
      <w:r>
        <w:lastRenderedPageBreak/>
        <w:t>Implementasi Automation</w:t>
      </w:r>
    </w:p>
    <w:p w14:paraId="6DE5BA45" w14:textId="5593B699" w:rsidR="00C85A8C" w:rsidRDefault="000A7B57" w:rsidP="00C85A8C">
      <w:pPr>
        <w:pStyle w:val="ListParagraph"/>
        <w:pBdr>
          <w:top w:val="nil"/>
          <w:left w:val="nil"/>
          <w:bottom w:val="nil"/>
          <w:right w:val="nil"/>
          <w:between w:val="nil"/>
        </w:pBdr>
        <w:spacing w:after="0" w:line="240" w:lineRule="auto"/>
        <w:ind w:left="1530" w:firstLine="0"/>
      </w:pPr>
      <w:r>
        <w:t>Implementasi Automation digunakan untuk mengupload produk, edit produk, hapus produk, dan perbaharui produk</w:t>
      </w:r>
    </w:p>
    <w:p w14:paraId="01E0BD4C" w14:textId="5B97D822" w:rsidR="000A7B57" w:rsidRDefault="000A7B57" w:rsidP="00623DB0">
      <w:pPr>
        <w:pStyle w:val="ListParagraph"/>
        <w:numPr>
          <w:ilvl w:val="0"/>
          <w:numId w:val="8"/>
        </w:numPr>
        <w:pBdr>
          <w:top w:val="nil"/>
          <w:left w:val="nil"/>
          <w:bottom w:val="nil"/>
          <w:right w:val="nil"/>
          <w:between w:val="nil"/>
        </w:pBdr>
        <w:spacing w:after="0" w:line="240" w:lineRule="auto"/>
        <w:ind w:left="1764" w:hanging="234"/>
      </w:pPr>
      <w:r>
        <w:t>Upload Produk</w:t>
      </w:r>
    </w:p>
    <w:p w14:paraId="4588F3AE" w14:textId="35EA4AAD" w:rsidR="000A7B57" w:rsidRDefault="000A7B57" w:rsidP="00623DB0">
      <w:pPr>
        <w:pStyle w:val="ListParagraph"/>
        <w:pBdr>
          <w:top w:val="nil"/>
          <w:left w:val="nil"/>
          <w:bottom w:val="nil"/>
          <w:right w:val="nil"/>
          <w:between w:val="nil"/>
        </w:pBdr>
        <w:spacing w:after="0" w:line="240" w:lineRule="auto"/>
        <w:ind w:left="1750" w:firstLine="0"/>
      </w:pPr>
      <w:r>
        <w:t>Berfungsi untuk mengupload foto, harga dan keterangan barang yang akan di jual</w:t>
      </w:r>
    </w:p>
    <w:p w14:paraId="5DBC34F0" w14:textId="6729690E" w:rsidR="000A7B57" w:rsidRDefault="000A7B57" w:rsidP="00623DB0">
      <w:pPr>
        <w:pStyle w:val="ListParagraph"/>
        <w:numPr>
          <w:ilvl w:val="0"/>
          <w:numId w:val="8"/>
        </w:numPr>
        <w:pBdr>
          <w:top w:val="nil"/>
          <w:left w:val="nil"/>
          <w:bottom w:val="nil"/>
          <w:right w:val="nil"/>
          <w:between w:val="nil"/>
        </w:pBdr>
        <w:spacing w:after="0" w:line="240" w:lineRule="auto"/>
        <w:ind w:left="1764" w:hanging="234"/>
      </w:pPr>
      <w:r>
        <w:t>Edit Produk</w:t>
      </w:r>
    </w:p>
    <w:p w14:paraId="3AB02F74" w14:textId="65774471" w:rsidR="000A7B57" w:rsidRDefault="000A7B57" w:rsidP="00623DB0">
      <w:pPr>
        <w:pStyle w:val="ListParagraph"/>
        <w:pBdr>
          <w:top w:val="nil"/>
          <w:left w:val="nil"/>
          <w:bottom w:val="nil"/>
          <w:right w:val="nil"/>
          <w:between w:val="nil"/>
        </w:pBdr>
        <w:spacing w:after="0" w:line="240" w:lineRule="auto"/>
        <w:ind w:left="1750" w:firstLine="0"/>
      </w:pPr>
      <w:r>
        <w:t>Berfungsi untuk merubah harga, foto</w:t>
      </w:r>
      <w:r w:rsidR="005D3DEE">
        <w:t>,</w:t>
      </w:r>
      <w:r>
        <w:t xml:space="preserve"> keterangan barang jika terjadi </w:t>
      </w:r>
      <w:r w:rsidR="005D3DEE">
        <w:t>perubahan harga, dan kata kunci judul</w:t>
      </w:r>
    </w:p>
    <w:p w14:paraId="56F4E4D9" w14:textId="396858A4" w:rsidR="000A7B57" w:rsidRDefault="000A7B57" w:rsidP="00623DB0">
      <w:pPr>
        <w:pStyle w:val="ListParagraph"/>
        <w:numPr>
          <w:ilvl w:val="0"/>
          <w:numId w:val="8"/>
        </w:numPr>
        <w:pBdr>
          <w:top w:val="nil"/>
          <w:left w:val="nil"/>
          <w:bottom w:val="nil"/>
          <w:right w:val="nil"/>
          <w:between w:val="nil"/>
        </w:pBdr>
        <w:spacing w:after="0" w:line="240" w:lineRule="auto"/>
        <w:ind w:left="1764" w:hanging="234"/>
      </w:pPr>
      <w:r>
        <w:t>Hapus Produk</w:t>
      </w:r>
    </w:p>
    <w:p w14:paraId="731D620B" w14:textId="2E08C106" w:rsidR="00623DB0" w:rsidRDefault="000F2738" w:rsidP="00623DB0">
      <w:pPr>
        <w:pStyle w:val="ListParagraph"/>
        <w:pBdr>
          <w:top w:val="nil"/>
          <w:left w:val="nil"/>
          <w:bottom w:val="nil"/>
          <w:right w:val="nil"/>
          <w:between w:val="nil"/>
        </w:pBdr>
        <w:spacing w:after="0" w:line="240" w:lineRule="auto"/>
        <w:ind w:left="1750" w:firstLine="0"/>
      </w:pPr>
      <w:r>
        <w:t>Berfungsi untuk men</w:t>
      </w:r>
      <w:r w:rsidR="005D3DEE">
        <w:t>g</w:t>
      </w:r>
      <w:r>
        <w:t xml:space="preserve">hapus </w:t>
      </w:r>
      <w:r w:rsidR="005D3DEE">
        <w:t xml:space="preserve">keseluruhan </w:t>
      </w:r>
      <w:r>
        <w:t>produk</w:t>
      </w:r>
      <w:r w:rsidR="005D3DEE">
        <w:t>,</w:t>
      </w:r>
      <w:r>
        <w:t xml:space="preserve"> </w:t>
      </w:r>
      <w:r w:rsidR="005D3DEE">
        <w:t>jika produk sudah tidak dapat diperbaharui, dan jumlah produk yang dihapus dapat diatur</w:t>
      </w:r>
    </w:p>
    <w:p w14:paraId="05DE3DBB" w14:textId="5C68CA2E" w:rsidR="000A7B57" w:rsidRDefault="000A7B57" w:rsidP="00623DB0">
      <w:pPr>
        <w:pStyle w:val="ListParagraph"/>
        <w:numPr>
          <w:ilvl w:val="0"/>
          <w:numId w:val="8"/>
        </w:numPr>
        <w:pBdr>
          <w:top w:val="nil"/>
          <w:left w:val="nil"/>
          <w:bottom w:val="nil"/>
          <w:right w:val="nil"/>
          <w:between w:val="nil"/>
        </w:pBdr>
        <w:spacing w:after="0" w:line="240" w:lineRule="auto"/>
        <w:ind w:left="1764" w:hanging="234"/>
      </w:pPr>
      <w:r>
        <w:t>Perbaharui Produk</w:t>
      </w:r>
    </w:p>
    <w:p w14:paraId="3B212173" w14:textId="68E167E8" w:rsidR="00623DB0" w:rsidRDefault="000F2738" w:rsidP="00623DB0">
      <w:pPr>
        <w:pStyle w:val="ListParagraph"/>
        <w:pBdr>
          <w:top w:val="nil"/>
          <w:left w:val="nil"/>
          <w:bottom w:val="nil"/>
          <w:right w:val="nil"/>
          <w:between w:val="nil"/>
        </w:pBdr>
        <w:spacing w:after="0" w:line="240" w:lineRule="auto"/>
        <w:ind w:left="1750" w:firstLine="0"/>
      </w:pPr>
      <w:r>
        <w:t>Menu yang disediakan Facebook agar menjadi baru lagi</w:t>
      </w:r>
      <w:r w:rsidR="003451D3">
        <w:t>,</w:t>
      </w:r>
      <w:r>
        <w:t xml:space="preserve"> hanya muncul seminggu</w:t>
      </w:r>
      <w:r w:rsidR="003451D3">
        <w:t xml:space="preserve"> sekali dan hanya bisa dilakukan 4 kali dalam 1 bulan</w:t>
      </w:r>
    </w:p>
    <w:p w14:paraId="19C4D9B4" w14:textId="56E5E4B7" w:rsidR="00623DB0" w:rsidRDefault="00623DB0" w:rsidP="00317678">
      <w:pPr>
        <w:pStyle w:val="ListParagraph"/>
        <w:pBdr>
          <w:top w:val="nil"/>
          <w:left w:val="nil"/>
          <w:bottom w:val="nil"/>
          <w:right w:val="nil"/>
          <w:between w:val="nil"/>
        </w:pBdr>
        <w:spacing w:after="0" w:line="240" w:lineRule="auto"/>
        <w:ind w:left="1530" w:firstLine="0"/>
      </w:pPr>
    </w:p>
    <w:p w14:paraId="2673BA1B" w14:textId="058DF512" w:rsidR="00317678" w:rsidRDefault="00317678" w:rsidP="00317678">
      <w:pPr>
        <w:pStyle w:val="ListParagraph"/>
        <w:pBdr>
          <w:top w:val="nil"/>
          <w:left w:val="nil"/>
          <w:bottom w:val="nil"/>
          <w:right w:val="nil"/>
          <w:between w:val="nil"/>
        </w:pBdr>
        <w:spacing w:after="0" w:line="240" w:lineRule="auto"/>
        <w:ind w:left="1530" w:firstLine="0"/>
      </w:pPr>
      <w:r>
        <w:t>Ber</w:t>
      </w:r>
      <w:r w:rsidR="004A1FF0">
        <w:t xml:space="preserve">ikut gambar dan penjelsan mengenai iMacros :  </w:t>
      </w:r>
    </w:p>
    <w:p w14:paraId="2AF013C1" w14:textId="141DD7D1" w:rsidR="00317678" w:rsidRDefault="004A1FF0" w:rsidP="00317678">
      <w:pPr>
        <w:pStyle w:val="ListParagraph"/>
        <w:pBdr>
          <w:top w:val="nil"/>
          <w:left w:val="nil"/>
          <w:bottom w:val="nil"/>
          <w:right w:val="nil"/>
          <w:between w:val="nil"/>
        </w:pBdr>
        <w:spacing w:after="0" w:line="240" w:lineRule="auto"/>
        <w:ind w:left="1530" w:firstLine="0"/>
      </w:pPr>
      <w:r>
        <w:rPr>
          <w:noProof/>
        </w:rPr>
        <w:drawing>
          <wp:anchor distT="0" distB="0" distL="114300" distR="114300" simplePos="0" relativeHeight="251680768" behindDoc="1" locked="0" layoutInCell="1" allowOverlap="1" wp14:anchorId="329DDF6E" wp14:editId="09F9FF8A">
            <wp:simplePos x="0" y="0"/>
            <wp:positionH relativeFrom="column">
              <wp:posOffset>1409700</wp:posOffset>
            </wp:positionH>
            <wp:positionV relativeFrom="paragraph">
              <wp:posOffset>110490</wp:posOffset>
            </wp:positionV>
            <wp:extent cx="4857115" cy="2762250"/>
            <wp:effectExtent l="0" t="0" r="63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59419" cy="2763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9F8559" w14:textId="5932CDB3" w:rsidR="004A1FF0" w:rsidRDefault="004A1FF0" w:rsidP="00317678">
      <w:pPr>
        <w:pStyle w:val="ListParagraph"/>
        <w:pBdr>
          <w:top w:val="nil"/>
          <w:left w:val="nil"/>
          <w:bottom w:val="nil"/>
          <w:right w:val="nil"/>
          <w:between w:val="nil"/>
        </w:pBdr>
        <w:spacing w:after="0" w:line="240" w:lineRule="auto"/>
        <w:ind w:left="1530" w:firstLine="0"/>
      </w:pPr>
    </w:p>
    <w:p w14:paraId="1F3D96EC" w14:textId="4235E7E2" w:rsidR="004A1FF0" w:rsidRDefault="004A1FF0" w:rsidP="00317678">
      <w:pPr>
        <w:pStyle w:val="ListParagraph"/>
        <w:pBdr>
          <w:top w:val="nil"/>
          <w:left w:val="nil"/>
          <w:bottom w:val="nil"/>
          <w:right w:val="nil"/>
          <w:between w:val="nil"/>
        </w:pBdr>
        <w:spacing w:after="0" w:line="240" w:lineRule="auto"/>
        <w:ind w:left="1530" w:firstLine="0"/>
      </w:pPr>
    </w:p>
    <w:p w14:paraId="092F4504" w14:textId="49E5EDE8" w:rsidR="004A1FF0" w:rsidRDefault="004A1FF0" w:rsidP="00317678">
      <w:pPr>
        <w:pStyle w:val="ListParagraph"/>
        <w:pBdr>
          <w:top w:val="nil"/>
          <w:left w:val="nil"/>
          <w:bottom w:val="nil"/>
          <w:right w:val="nil"/>
          <w:between w:val="nil"/>
        </w:pBdr>
        <w:spacing w:after="0" w:line="240" w:lineRule="auto"/>
        <w:ind w:left="1530" w:firstLine="0"/>
      </w:pPr>
    </w:p>
    <w:p w14:paraId="7D5B9C26" w14:textId="1BA13FEB" w:rsidR="004A1FF0" w:rsidRDefault="004A1FF0" w:rsidP="00317678">
      <w:pPr>
        <w:pStyle w:val="ListParagraph"/>
        <w:pBdr>
          <w:top w:val="nil"/>
          <w:left w:val="nil"/>
          <w:bottom w:val="nil"/>
          <w:right w:val="nil"/>
          <w:between w:val="nil"/>
        </w:pBdr>
        <w:spacing w:after="0" w:line="240" w:lineRule="auto"/>
        <w:ind w:left="1530" w:firstLine="0"/>
      </w:pPr>
    </w:p>
    <w:p w14:paraId="2AFE3D3C" w14:textId="67B3A174" w:rsidR="004A1FF0" w:rsidRDefault="004A1FF0" w:rsidP="00317678">
      <w:pPr>
        <w:pStyle w:val="ListParagraph"/>
        <w:pBdr>
          <w:top w:val="nil"/>
          <w:left w:val="nil"/>
          <w:bottom w:val="nil"/>
          <w:right w:val="nil"/>
          <w:between w:val="nil"/>
        </w:pBdr>
        <w:spacing w:after="0" w:line="240" w:lineRule="auto"/>
        <w:ind w:left="1530" w:firstLine="0"/>
      </w:pPr>
    </w:p>
    <w:p w14:paraId="22C896E3" w14:textId="30DD6506" w:rsidR="004A1FF0" w:rsidRDefault="004A1FF0" w:rsidP="00317678">
      <w:pPr>
        <w:pStyle w:val="ListParagraph"/>
        <w:pBdr>
          <w:top w:val="nil"/>
          <w:left w:val="nil"/>
          <w:bottom w:val="nil"/>
          <w:right w:val="nil"/>
          <w:between w:val="nil"/>
        </w:pBdr>
        <w:spacing w:after="0" w:line="240" w:lineRule="auto"/>
        <w:ind w:left="1530" w:firstLine="0"/>
      </w:pPr>
    </w:p>
    <w:p w14:paraId="3D74CEDB" w14:textId="45308BE3" w:rsidR="004A1FF0" w:rsidRDefault="004A1FF0" w:rsidP="00317678">
      <w:pPr>
        <w:pStyle w:val="ListParagraph"/>
        <w:pBdr>
          <w:top w:val="nil"/>
          <w:left w:val="nil"/>
          <w:bottom w:val="nil"/>
          <w:right w:val="nil"/>
          <w:between w:val="nil"/>
        </w:pBdr>
        <w:spacing w:after="0" w:line="240" w:lineRule="auto"/>
        <w:ind w:left="1530" w:firstLine="0"/>
      </w:pPr>
    </w:p>
    <w:p w14:paraId="7273659E" w14:textId="23C886B4" w:rsidR="004A1FF0" w:rsidRDefault="004A1FF0" w:rsidP="00317678">
      <w:pPr>
        <w:pStyle w:val="ListParagraph"/>
        <w:pBdr>
          <w:top w:val="nil"/>
          <w:left w:val="nil"/>
          <w:bottom w:val="nil"/>
          <w:right w:val="nil"/>
          <w:between w:val="nil"/>
        </w:pBdr>
        <w:spacing w:after="0" w:line="240" w:lineRule="auto"/>
        <w:ind w:left="1530" w:firstLine="0"/>
      </w:pPr>
    </w:p>
    <w:p w14:paraId="52054F0E" w14:textId="30B6A481" w:rsidR="004A1FF0" w:rsidRDefault="004A1FF0" w:rsidP="00317678">
      <w:pPr>
        <w:pStyle w:val="ListParagraph"/>
        <w:pBdr>
          <w:top w:val="nil"/>
          <w:left w:val="nil"/>
          <w:bottom w:val="nil"/>
          <w:right w:val="nil"/>
          <w:between w:val="nil"/>
        </w:pBdr>
        <w:spacing w:after="0" w:line="240" w:lineRule="auto"/>
        <w:ind w:left="1530" w:firstLine="0"/>
      </w:pPr>
    </w:p>
    <w:p w14:paraId="69D1A939" w14:textId="2B55F109" w:rsidR="004A1FF0" w:rsidRDefault="004A1FF0" w:rsidP="00317678">
      <w:pPr>
        <w:pStyle w:val="ListParagraph"/>
        <w:pBdr>
          <w:top w:val="nil"/>
          <w:left w:val="nil"/>
          <w:bottom w:val="nil"/>
          <w:right w:val="nil"/>
          <w:between w:val="nil"/>
        </w:pBdr>
        <w:spacing w:after="0" w:line="240" w:lineRule="auto"/>
        <w:ind w:left="1530" w:firstLine="0"/>
      </w:pPr>
    </w:p>
    <w:p w14:paraId="1B0CAD61" w14:textId="5064242D" w:rsidR="004A1FF0" w:rsidRDefault="004A1FF0" w:rsidP="00317678">
      <w:pPr>
        <w:pStyle w:val="ListParagraph"/>
        <w:pBdr>
          <w:top w:val="nil"/>
          <w:left w:val="nil"/>
          <w:bottom w:val="nil"/>
          <w:right w:val="nil"/>
          <w:between w:val="nil"/>
        </w:pBdr>
        <w:spacing w:after="0" w:line="240" w:lineRule="auto"/>
        <w:ind w:left="1530" w:firstLine="0"/>
      </w:pPr>
    </w:p>
    <w:p w14:paraId="2CCCA632" w14:textId="42108975" w:rsidR="004A1FF0" w:rsidRDefault="004A1FF0" w:rsidP="00317678">
      <w:pPr>
        <w:pStyle w:val="ListParagraph"/>
        <w:pBdr>
          <w:top w:val="nil"/>
          <w:left w:val="nil"/>
          <w:bottom w:val="nil"/>
          <w:right w:val="nil"/>
          <w:between w:val="nil"/>
        </w:pBdr>
        <w:spacing w:after="0" w:line="240" w:lineRule="auto"/>
        <w:ind w:left="1530" w:firstLine="0"/>
      </w:pPr>
    </w:p>
    <w:p w14:paraId="0F761750" w14:textId="40690851" w:rsidR="004A1FF0" w:rsidRDefault="004A1FF0" w:rsidP="00317678">
      <w:pPr>
        <w:pStyle w:val="ListParagraph"/>
        <w:pBdr>
          <w:top w:val="nil"/>
          <w:left w:val="nil"/>
          <w:bottom w:val="nil"/>
          <w:right w:val="nil"/>
          <w:between w:val="nil"/>
        </w:pBdr>
        <w:spacing w:after="0" w:line="240" w:lineRule="auto"/>
        <w:ind w:left="1530" w:firstLine="0"/>
      </w:pPr>
    </w:p>
    <w:p w14:paraId="1870E45E" w14:textId="3DF5B4ED" w:rsidR="004A1FF0" w:rsidRDefault="004A1FF0" w:rsidP="00317678">
      <w:pPr>
        <w:pStyle w:val="ListParagraph"/>
        <w:pBdr>
          <w:top w:val="nil"/>
          <w:left w:val="nil"/>
          <w:bottom w:val="nil"/>
          <w:right w:val="nil"/>
          <w:between w:val="nil"/>
        </w:pBdr>
        <w:spacing w:after="0" w:line="240" w:lineRule="auto"/>
        <w:ind w:left="1530" w:firstLine="0"/>
      </w:pPr>
    </w:p>
    <w:p w14:paraId="162ACC94" w14:textId="02F71380" w:rsidR="004A1FF0" w:rsidRDefault="004A1FF0" w:rsidP="00317678">
      <w:pPr>
        <w:pStyle w:val="ListParagraph"/>
        <w:pBdr>
          <w:top w:val="nil"/>
          <w:left w:val="nil"/>
          <w:bottom w:val="nil"/>
          <w:right w:val="nil"/>
          <w:between w:val="nil"/>
        </w:pBdr>
        <w:spacing w:after="0" w:line="240" w:lineRule="auto"/>
        <w:ind w:left="1530" w:firstLine="0"/>
      </w:pPr>
    </w:p>
    <w:p w14:paraId="5BB3BEC9" w14:textId="19AB0216" w:rsidR="004A1FF0" w:rsidRDefault="004A1FF0" w:rsidP="00317678">
      <w:pPr>
        <w:pStyle w:val="ListParagraph"/>
        <w:pBdr>
          <w:top w:val="nil"/>
          <w:left w:val="nil"/>
          <w:bottom w:val="nil"/>
          <w:right w:val="nil"/>
          <w:between w:val="nil"/>
        </w:pBdr>
        <w:spacing w:after="0" w:line="240" w:lineRule="auto"/>
        <w:ind w:left="1530" w:firstLine="0"/>
      </w:pPr>
    </w:p>
    <w:p w14:paraId="507BC109" w14:textId="20BD552A" w:rsidR="004A1FF0" w:rsidRDefault="004A1FF0" w:rsidP="00317678">
      <w:pPr>
        <w:pStyle w:val="ListParagraph"/>
        <w:pBdr>
          <w:top w:val="nil"/>
          <w:left w:val="nil"/>
          <w:bottom w:val="nil"/>
          <w:right w:val="nil"/>
          <w:between w:val="nil"/>
        </w:pBdr>
        <w:spacing w:after="0" w:line="240" w:lineRule="auto"/>
        <w:ind w:left="1530" w:firstLine="0"/>
      </w:pPr>
    </w:p>
    <w:p w14:paraId="19368B0D" w14:textId="7E83E994" w:rsidR="004A1FF0" w:rsidRDefault="004A1FF0" w:rsidP="00317678">
      <w:pPr>
        <w:pStyle w:val="ListParagraph"/>
        <w:pBdr>
          <w:top w:val="nil"/>
          <w:left w:val="nil"/>
          <w:bottom w:val="nil"/>
          <w:right w:val="nil"/>
          <w:between w:val="nil"/>
        </w:pBdr>
        <w:spacing w:after="0" w:line="240" w:lineRule="auto"/>
        <w:ind w:left="1530" w:firstLine="0"/>
      </w:pPr>
    </w:p>
    <w:p w14:paraId="656AF9EF" w14:textId="54032EA6" w:rsidR="004A1FF0" w:rsidRDefault="004A1FF0" w:rsidP="00317678">
      <w:pPr>
        <w:pStyle w:val="ListParagraph"/>
        <w:pBdr>
          <w:top w:val="nil"/>
          <w:left w:val="nil"/>
          <w:bottom w:val="nil"/>
          <w:right w:val="nil"/>
          <w:between w:val="nil"/>
        </w:pBdr>
        <w:spacing w:after="0" w:line="240" w:lineRule="auto"/>
        <w:ind w:left="1530" w:firstLine="0"/>
      </w:pPr>
    </w:p>
    <w:p w14:paraId="7A9AEC5F" w14:textId="698C3CBB" w:rsidR="004A1FF0" w:rsidRDefault="004A1FF0" w:rsidP="004A1FF0">
      <w:pPr>
        <w:pStyle w:val="ListParagraph"/>
        <w:pBdr>
          <w:top w:val="nil"/>
          <w:left w:val="nil"/>
          <w:bottom w:val="nil"/>
          <w:right w:val="nil"/>
          <w:between w:val="nil"/>
        </w:pBdr>
        <w:spacing w:after="0" w:line="240" w:lineRule="auto"/>
        <w:ind w:left="1530" w:firstLine="0"/>
        <w:jc w:val="center"/>
      </w:pPr>
      <w:r>
        <w:t xml:space="preserve">Gambar 2.2 </w:t>
      </w:r>
    </w:p>
    <w:p w14:paraId="4402B6F0" w14:textId="77777777" w:rsidR="00B057C0" w:rsidRDefault="00B057C0" w:rsidP="004A1FF0">
      <w:pPr>
        <w:pStyle w:val="ListParagraph"/>
        <w:pBdr>
          <w:top w:val="nil"/>
          <w:left w:val="nil"/>
          <w:bottom w:val="nil"/>
          <w:right w:val="nil"/>
          <w:between w:val="nil"/>
        </w:pBdr>
        <w:spacing w:after="0" w:line="240" w:lineRule="auto"/>
        <w:ind w:left="1530" w:firstLine="0"/>
        <w:jc w:val="center"/>
      </w:pPr>
    </w:p>
    <w:p w14:paraId="3655DBEB" w14:textId="4253CFCA" w:rsidR="004A1FF0" w:rsidRDefault="004A1FF0" w:rsidP="00317678">
      <w:pPr>
        <w:pStyle w:val="ListParagraph"/>
        <w:pBdr>
          <w:top w:val="nil"/>
          <w:left w:val="nil"/>
          <w:bottom w:val="nil"/>
          <w:right w:val="nil"/>
          <w:between w:val="nil"/>
        </w:pBdr>
        <w:spacing w:after="0" w:line="240" w:lineRule="auto"/>
        <w:ind w:left="1530" w:firstLine="0"/>
      </w:pPr>
      <w:r>
        <w:t xml:space="preserve">Gambar 2.2 menjelaskan mengenai codingan didalam iMacros untuk </w:t>
      </w:r>
      <w:r w:rsidR="00B057C0">
        <w:t xml:space="preserve">memerintahkan apa yang ingin kita lakukan, misalnya untuk menglooping produk dan lain sebagainya. </w:t>
      </w:r>
    </w:p>
    <w:p w14:paraId="0E90B026" w14:textId="315BD5EA" w:rsidR="004A1FF0" w:rsidRDefault="00B057C0" w:rsidP="00317678">
      <w:pPr>
        <w:pStyle w:val="ListParagraph"/>
        <w:pBdr>
          <w:top w:val="nil"/>
          <w:left w:val="nil"/>
          <w:bottom w:val="nil"/>
          <w:right w:val="nil"/>
          <w:between w:val="nil"/>
        </w:pBdr>
        <w:spacing w:after="0" w:line="240" w:lineRule="auto"/>
        <w:ind w:left="1530" w:firstLine="0"/>
      </w:pPr>
      <w:r>
        <w:rPr>
          <w:noProof/>
        </w:rPr>
        <w:drawing>
          <wp:anchor distT="0" distB="0" distL="114300" distR="114300" simplePos="0" relativeHeight="251681792" behindDoc="1" locked="0" layoutInCell="1" allowOverlap="1" wp14:anchorId="104F295A" wp14:editId="0C8B942F">
            <wp:simplePos x="0" y="0"/>
            <wp:positionH relativeFrom="column">
              <wp:posOffset>3257550</wp:posOffset>
            </wp:positionH>
            <wp:positionV relativeFrom="paragraph">
              <wp:posOffset>107950</wp:posOffset>
            </wp:positionV>
            <wp:extent cx="1514284" cy="213360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16342" cy="213649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84C4A7" w14:textId="73B66DE6" w:rsidR="00B057C0" w:rsidRDefault="00B057C0" w:rsidP="00317678">
      <w:pPr>
        <w:pStyle w:val="ListParagraph"/>
        <w:pBdr>
          <w:top w:val="nil"/>
          <w:left w:val="nil"/>
          <w:bottom w:val="nil"/>
          <w:right w:val="nil"/>
          <w:between w:val="nil"/>
        </w:pBdr>
        <w:spacing w:after="0" w:line="240" w:lineRule="auto"/>
        <w:ind w:left="1530" w:firstLine="0"/>
      </w:pPr>
    </w:p>
    <w:p w14:paraId="127A5CF2" w14:textId="7BD945AA" w:rsidR="00B057C0" w:rsidRDefault="00B057C0" w:rsidP="00317678">
      <w:pPr>
        <w:pStyle w:val="ListParagraph"/>
        <w:pBdr>
          <w:top w:val="nil"/>
          <w:left w:val="nil"/>
          <w:bottom w:val="nil"/>
          <w:right w:val="nil"/>
          <w:between w:val="nil"/>
        </w:pBdr>
        <w:spacing w:after="0" w:line="240" w:lineRule="auto"/>
        <w:ind w:left="1530" w:firstLine="0"/>
      </w:pPr>
    </w:p>
    <w:p w14:paraId="3D6DFAEA" w14:textId="2AECE7DD" w:rsidR="00B057C0" w:rsidRDefault="00B057C0" w:rsidP="00317678">
      <w:pPr>
        <w:pStyle w:val="ListParagraph"/>
        <w:pBdr>
          <w:top w:val="nil"/>
          <w:left w:val="nil"/>
          <w:bottom w:val="nil"/>
          <w:right w:val="nil"/>
          <w:between w:val="nil"/>
        </w:pBdr>
        <w:spacing w:after="0" w:line="240" w:lineRule="auto"/>
        <w:ind w:left="1530" w:firstLine="0"/>
      </w:pPr>
    </w:p>
    <w:p w14:paraId="27F3F9A1" w14:textId="69064A43" w:rsidR="00B057C0" w:rsidRDefault="00B057C0" w:rsidP="00317678">
      <w:pPr>
        <w:pStyle w:val="ListParagraph"/>
        <w:pBdr>
          <w:top w:val="nil"/>
          <w:left w:val="nil"/>
          <w:bottom w:val="nil"/>
          <w:right w:val="nil"/>
          <w:between w:val="nil"/>
        </w:pBdr>
        <w:spacing w:after="0" w:line="240" w:lineRule="auto"/>
        <w:ind w:left="1530" w:firstLine="0"/>
      </w:pPr>
    </w:p>
    <w:p w14:paraId="38BCFE8D" w14:textId="457E38AB" w:rsidR="00B057C0" w:rsidRDefault="00B057C0" w:rsidP="00317678">
      <w:pPr>
        <w:pStyle w:val="ListParagraph"/>
        <w:pBdr>
          <w:top w:val="nil"/>
          <w:left w:val="nil"/>
          <w:bottom w:val="nil"/>
          <w:right w:val="nil"/>
          <w:between w:val="nil"/>
        </w:pBdr>
        <w:spacing w:after="0" w:line="240" w:lineRule="auto"/>
        <w:ind w:left="1530" w:firstLine="0"/>
      </w:pPr>
    </w:p>
    <w:p w14:paraId="1650E2F9" w14:textId="38201EAF" w:rsidR="00B057C0" w:rsidRDefault="00B057C0" w:rsidP="00317678">
      <w:pPr>
        <w:pStyle w:val="ListParagraph"/>
        <w:pBdr>
          <w:top w:val="nil"/>
          <w:left w:val="nil"/>
          <w:bottom w:val="nil"/>
          <w:right w:val="nil"/>
          <w:between w:val="nil"/>
        </w:pBdr>
        <w:spacing w:after="0" w:line="240" w:lineRule="auto"/>
        <w:ind w:left="1530" w:firstLine="0"/>
      </w:pPr>
    </w:p>
    <w:p w14:paraId="4345EA34" w14:textId="6C36A36E" w:rsidR="00B057C0" w:rsidRDefault="00B057C0" w:rsidP="00317678">
      <w:pPr>
        <w:pStyle w:val="ListParagraph"/>
        <w:pBdr>
          <w:top w:val="nil"/>
          <w:left w:val="nil"/>
          <w:bottom w:val="nil"/>
          <w:right w:val="nil"/>
          <w:between w:val="nil"/>
        </w:pBdr>
        <w:spacing w:after="0" w:line="240" w:lineRule="auto"/>
        <w:ind w:left="1530" w:firstLine="0"/>
      </w:pPr>
    </w:p>
    <w:p w14:paraId="0728AB4D" w14:textId="3E4051A9" w:rsidR="00B057C0" w:rsidRDefault="00B057C0" w:rsidP="00317678">
      <w:pPr>
        <w:pStyle w:val="ListParagraph"/>
        <w:pBdr>
          <w:top w:val="nil"/>
          <w:left w:val="nil"/>
          <w:bottom w:val="nil"/>
          <w:right w:val="nil"/>
          <w:between w:val="nil"/>
        </w:pBdr>
        <w:spacing w:after="0" w:line="240" w:lineRule="auto"/>
        <w:ind w:left="1530" w:firstLine="0"/>
      </w:pPr>
    </w:p>
    <w:p w14:paraId="44898C12" w14:textId="77777777" w:rsidR="00B057C0" w:rsidRDefault="00B057C0" w:rsidP="00317678">
      <w:pPr>
        <w:pStyle w:val="ListParagraph"/>
        <w:pBdr>
          <w:top w:val="nil"/>
          <w:left w:val="nil"/>
          <w:bottom w:val="nil"/>
          <w:right w:val="nil"/>
          <w:between w:val="nil"/>
        </w:pBdr>
        <w:spacing w:after="0" w:line="240" w:lineRule="auto"/>
        <w:ind w:left="1530" w:firstLine="0"/>
      </w:pPr>
    </w:p>
    <w:p w14:paraId="3B79F1E9" w14:textId="20DDA717" w:rsidR="004A1FF0" w:rsidRDefault="004A1FF0" w:rsidP="00317678">
      <w:pPr>
        <w:pStyle w:val="ListParagraph"/>
        <w:pBdr>
          <w:top w:val="nil"/>
          <w:left w:val="nil"/>
          <w:bottom w:val="nil"/>
          <w:right w:val="nil"/>
          <w:between w:val="nil"/>
        </w:pBdr>
        <w:spacing w:after="0" w:line="240" w:lineRule="auto"/>
        <w:ind w:left="1530" w:firstLine="0"/>
      </w:pPr>
    </w:p>
    <w:p w14:paraId="185A14F5" w14:textId="7953E4EA" w:rsidR="004A1FF0" w:rsidRDefault="004A1FF0" w:rsidP="00317678">
      <w:pPr>
        <w:pStyle w:val="ListParagraph"/>
        <w:pBdr>
          <w:top w:val="nil"/>
          <w:left w:val="nil"/>
          <w:bottom w:val="nil"/>
          <w:right w:val="nil"/>
          <w:between w:val="nil"/>
        </w:pBdr>
        <w:spacing w:after="0" w:line="240" w:lineRule="auto"/>
        <w:ind w:left="1530" w:firstLine="0"/>
      </w:pPr>
    </w:p>
    <w:p w14:paraId="60B92EE9" w14:textId="2BE97168" w:rsidR="004A1FF0" w:rsidRDefault="004A1FF0" w:rsidP="00317678">
      <w:pPr>
        <w:pStyle w:val="ListParagraph"/>
        <w:pBdr>
          <w:top w:val="nil"/>
          <w:left w:val="nil"/>
          <w:bottom w:val="nil"/>
          <w:right w:val="nil"/>
          <w:between w:val="nil"/>
        </w:pBdr>
        <w:spacing w:after="0" w:line="240" w:lineRule="auto"/>
        <w:ind w:left="1530" w:firstLine="0"/>
      </w:pPr>
    </w:p>
    <w:p w14:paraId="0E3749D9" w14:textId="76C36647" w:rsidR="004A1FF0" w:rsidRDefault="004A1FF0" w:rsidP="00317678">
      <w:pPr>
        <w:pStyle w:val="ListParagraph"/>
        <w:pBdr>
          <w:top w:val="nil"/>
          <w:left w:val="nil"/>
          <w:bottom w:val="nil"/>
          <w:right w:val="nil"/>
          <w:between w:val="nil"/>
        </w:pBdr>
        <w:spacing w:after="0" w:line="240" w:lineRule="auto"/>
        <w:ind w:left="1530" w:firstLine="0"/>
      </w:pPr>
    </w:p>
    <w:p w14:paraId="25C98758" w14:textId="014C8100" w:rsidR="004A1FF0" w:rsidRDefault="004A1FF0" w:rsidP="00317678">
      <w:pPr>
        <w:pStyle w:val="ListParagraph"/>
        <w:pBdr>
          <w:top w:val="nil"/>
          <w:left w:val="nil"/>
          <w:bottom w:val="nil"/>
          <w:right w:val="nil"/>
          <w:between w:val="nil"/>
        </w:pBdr>
        <w:spacing w:after="0" w:line="240" w:lineRule="auto"/>
        <w:ind w:left="1530" w:firstLine="0"/>
      </w:pPr>
    </w:p>
    <w:p w14:paraId="789057E9" w14:textId="54897A02" w:rsidR="004A1FF0" w:rsidRDefault="004A1FF0" w:rsidP="00317678">
      <w:pPr>
        <w:pStyle w:val="ListParagraph"/>
        <w:pBdr>
          <w:top w:val="nil"/>
          <w:left w:val="nil"/>
          <w:bottom w:val="nil"/>
          <w:right w:val="nil"/>
          <w:between w:val="nil"/>
        </w:pBdr>
        <w:spacing w:after="0" w:line="240" w:lineRule="auto"/>
        <w:ind w:left="1530" w:firstLine="0"/>
      </w:pPr>
    </w:p>
    <w:p w14:paraId="1F647B82" w14:textId="77777777" w:rsidR="00B057C0" w:rsidRDefault="00B057C0" w:rsidP="00B057C0">
      <w:pPr>
        <w:pStyle w:val="ListParagraph"/>
        <w:pBdr>
          <w:top w:val="nil"/>
          <w:left w:val="nil"/>
          <w:bottom w:val="nil"/>
          <w:right w:val="nil"/>
          <w:between w:val="nil"/>
        </w:pBdr>
        <w:spacing w:after="0" w:line="240" w:lineRule="auto"/>
        <w:ind w:left="1530" w:firstLine="0"/>
        <w:jc w:val="center"/>
      </w:pPr>
      <w:r>
        <w:t xml:space="preserve">Gambar 2.3 </w:t>
      </w:r>
    </w:p>
    <w:p w14:paraId="12913246" w14:textId="67425EE0" w:rsidR="00B057C0" w:rsidRDefault="00B057C0" w:rsidP="00317678">
      <w:pPr>
        <w:pStyle w:val="ListParagraph"/>
        <w:pBdr>
          <w:top w:val="nil"/>
          <w:left w:val="nil"/>
          <w:bottom w:val="nil"/>
          <w:right w:val="nil"/>
          <w:between w:val="nil"/>
        </w:pBdr>
        <w:spacing w:after="0" w:line="240" w:lineRule="auto"/>
        <w:ind w:left="1530" w:firstLine="0"/>
      </w:pPr>
    </w:p>
    <w:p w14:paraId="2D82DD08" w14:textId="3E95BEAF" w:rsidR="00B057C0" w:rsidRDefault="00B057C0" w:rsidP="00317678">
      <w:pPr>
        <w:pStyle w:val="ListParagraph"/>
        <w:pBdr>
          <w:top w:val="nil"/>
          <w:left w:val="nil"/>
          <w:bottom w:val="nil"/>
          <w:right w:val="nil"/>
          <w:between w:val="nil"/>
        </w:pBdr>
        <w:spacing w:after="0" w:line="240" w:lineRule="auto"/>
        <w:ind w:left="1530" w:firstLine="0"/>
      </w:pPr>
      <w:r>
        <w:t>Gambar 2.3 menjelaskan tentang</w:t>
      </w:r>
      <w:r w:rsidRPr="00B057C0">
        <w:t xml:space="preserve"> menu </w:t>
      </w:r>
      <w:r>
        <w:t xml:space="preserve">untuk </w:t>
      </w:r>
      <w:r w:rsidRPr="00B057C0">
        <w:t>menjalankan</w:t>
      </w:r>
      <w:r>
        <w:t xml:space="preserve"> iMacros berupa </w:t>
      </w:r>
      <w:r w:rsidRPr="00B057C0">
        <w:t>testing upload</w:t>
      </w:r>
      <w:r>
        <w:t xml:space="preserve">, </w:t>
      </w:r>
      <w:r w:rsidRPr="00B057C0">
        <w:t>edit</w:t>
      </w:r>
      <w:r>
        <w:t xml:space="preserve"> atau </w:t>
      </w:r>
      <w:r w:rsidRPr="00B057C0">
        <w:t>hapus</w:t>
      </w:r>
      <w:r>
        <w:t xml:space="preserve"> mapunun </w:t>
      </w:r>
      <w:r w:rsidRPr="00B057C0">
        <w:t xml:space="preserve">perbaharui </w:t>
      </w:r>
      <w:r>
        <w:t xml:space="preserve"> secara </w:t>
      </w:r>
      <w:r w:rsidRPr="00B057C0">
        <w:t>masal.</w:t>
      </w:r>
      <w:r>
        <w:t xml:space="preserve"> Kita juga bisa melakukan setting untuk </w:t>
      </w:r>
      <w:r w:rsidRPr="00B057C0">
        <w:t>loop</w:t>
      </w:r>
      <w:r>
        <w:t>ingan seberapa banyak yang ingin kita loopingkan.</w:t>
      </w:r>
    </w:p>
    <w:p w14:paraId="16E3D989" w14:textId="3E1D2D2B" w:rsidR="004A1FF0" w:rsidRDefault="004A1FF0" w:rsidP="00317678">
      <w:pPr>
        <w:pStyle w:val="ListParagraph"/>
        <w:pBdr>
          <w:top w:val="nil"/>
          <w:left w:val="nil"/>
          <w:bottom w:val="nil"/>
          <w:right w:val="nil"/>
          <w:between w:val="nil"/>
        </w:pBdr>
        <w:spacing w:after="0" w:line="240" w:lineRule="auto"/>
        <w:ind w:left="1530" w:firstLine="0"/>
      </w:pPr>
    </w:p>
    <w:p w14:paraId="005AA0A5" w14:textId="2FD17B23" w:rsidR="004A1FF0" w:rsidRDefault="004A1FF0" w:rsidP="00317678">
      <w:pPr>
        <w:pStyle w:val="ListParagraph"/>
        <w:pBdr>
          <w:top w:val="nil"/>
          <w:left w:val="nil"/>
          <w:bottom w:val="nil"/>
          <w:right w:val="nil"/>
          <w:between w:val="nil"/>
        </w:pBdr>
        <w:spacing w:after="0" w:line="240" w:lineRule="auto"/>
        <w:ind w:left="1530" w:firstLine="0"/>
      </w:pPr>
    </w:p>
    <w:p w14:paraId="47B4D6E6" w14:textId="3E1D7153" w:rsidR="004A1FF0" w:rsidRDefault="00B057C0" w:rsidP="00317678">
      <w:pPr>
        <w:pStyle w:val="ListParagraph"/>
        <w:pBdr>
          <w:top w:val="nil"/>
          <w:left w:val="nil"/>
          <w:bottom w:val="nil"/>
          <w:right w:val="nil"/>
          <w:between w:val="nil"/>
        </w:pBdr>
        <w:spacing w:after="0" w:line="240" w:lineRule="auto"/>
        <w:ind w:left="1530" w:firstLine="0"/>
      </w:pPr>
      <w:r>
        <w:rPr>
          <w:noProof/>
        </w:rPr>
        <w:lastRenderedPageBreak/>
        <w:drawing>
          <wp:anchor distT="0" distB="0" distL="114300" distR="114300" simplePos="0" relativeHeight="251682816" behindDoc="1" locked="0" layoutInCell="1" allowOverlap="1" wp14:anchorId="7A758FD9" wp14:editId="521A9C4C">
            <wp:simplePos x="0" y="0"/>
            <wp:positionH relativeFrom="column">
              <wp:posOffset>1495425</wp:posOffset>
            </wp:positionH>
            <wp:positionV relativeFrom="paragraph">
              <wp:posOffset>15240</wp:posOffset>
            </wp:positionV>
            <wp:extent cx="5161768" cy="1990725"/>
            <wp:effectExtent l="0" t="0" r="127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61768" cy="1990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4C92DF" w14:textId="7EF49312" w:rsidR="004A1FF0" w:rsidRDefault="004A1FF0" w:rsidP="00317678">
      <w:pPr>
        <w:pStyle w:val="ListParagraph"/>
        <w:pBdr>
          <w:top w:val="nil"/>
          <w:left w:val="nil"/>
          <w:bottom w:val="nil"/>
          <w:right w:val="nil"/>
          <w:between w:val="nil"/>
        </w:pBdr>
        <w:spacing w:after="0" w:line="240" w:lineRule="auto"/>
        <w:ind w:left="1530" w:firstLine="0"/>
      </w:pPr>
    </w:p>
    <w:p w14:paraId="0F276E7A" w14:textId="502532DF" w:rsidR="004A1FF0" w:rsidRDefault="004A1FF0" w:rsidP="00317678">
      <w:pPr>
        <w:pStyle w:val="ListParagraph"/>
        <w:pBdr>
          <w:top w:val="nil"/>
          <w:left w:val="nil"/>
          <w:bottom w:val="nil"/>
          <w:right w:val="nil"/>
          <w:between w:val="nil"/>
        </w:pBdr>
        <w:spacing w:after="0" w:line="240" w:lineRule="auto"/>
        <w:ind w:left="1530" w:firstLine="0"/>
      </w:pPr>
    </w:p>
    <w:p w14:paraId="2224D8EE" w14:textId="19ECB1D1" w:rsidR="004A1FF0" w:rsidRDefault="004A1FF0" w:rsidP="00317678">
      <w:pPr>
        <w:pStyle w:val="ListParagraph"/>
        <w:pBdr>
          <w:top w:val="nil"/>
          <w:left w:val="nil"/>
          <w:bottom w:val="nil"/>
          <w:right w:val="nil"/>
          <w:between w:val="nil"/>
        </w:pBdr>
        <w:spacing w:after="0" w:line="240" w:lineRule="auto"/>
        <w:ind w:left="1530" w:firstLine="0"/>
      </w:pPr>
    </w:p>
    <w:p w14:paraId="585177AE" w14:textId="0BB810BD" w:rsidR="004A1FF0" w:rsidRDefault="004A1FF0" w:rsidP="00317678">
      <w:pPr>
        <w:pStyle w:val="ListParagraph"/>
        <w:pBdr>
          <w:top w:val="nil"/>
          <w:left w:val="nil"/>
          <w:bottom w:val="nil"/>
          <w:right w:val="nil"/>
          <w:between w:val="nil"/>
        </w:pBdr>
        <w:spacing w:after="0" w:line="240" w:lineRule="auto"/>
        <w:ind w:left="1530" w:firstLine="0"/>
      </w:pPr>
    </w:p>
    <w:p w14:paraId="06FE37B5" w14:textId="7CA3E006" w:rsidR="004A1FF0" w:rsidRDefault="004A1FF0" w:rsidP="00317678">
      <w:pPr>
        <w:pStyle w:val="ListParagraph"/>
        <w:pBdr>
          <w:top w:val="nil"/>
          <w:left w:val="nil"/>
          <w:bottom w:val="nil"/>
          <w:right w:val="nil"/>
          <w:between w:val="nil"/>
        </w:pBdr>
        <w:spacing w:after="0" w:line="240" w:lineRule="auto"/>
        <w:ind w:left="1530" w:firstLine="0"/>
      </w:pPr>
    </w:p>
    <w:p w14:paraId="15EE4C4D" w14:textId="71F1D759" w:rsidR="004A1FF0" w:rsidRDefault="004A1FF0" w:rsidP="00317678">
      <w:pPr>
        <w:pStyle w:val="ListParagraph"/>
        <w:pBdr>
          <w:top w:val="nil"/>
          <w:left w:val="nil"/>
          <w:bottom w:val="nil"/>
          <w:right w:val="nil"/>
          <w:between w:val="nil"/>
        </w:pBdr>
        <w:spacing w:after="0" w:line="240" w:lineRule="auto"/>
        <w:ind w:left="1530" w:firstLine="0"/>
      </w:pPr>
    </w:p>
    <w:p w14:paraId="65DF6611" w14:textId="465B9A61" w:rsidR="004A1FF0" w:rsidRDefault="004A1FF0" w:rsidP="00317678">
      <w:pPr>
        <w:pStyle w:val="ListParagraph"/>
        <w:pBdr>
          <w:top w:val="nil"/>
          <w:left w:val="nil"/>
          <w:bottom w:val="nil"/>
          <w:right w:val="nil"/>
          <w:between w:val="nil"/>
        </w:pBdr>
        <w:spacing w:after="0" w:line="240" w:lineRule="auto"/>
        <w:ind w:left="1530" w:firstLine="0"/>
      </w:pPr>
    </w:p>
    <w:p w14:paraId="433E4CE9" w14:textId="48196009" w:rsidR="004A1FF0" w:rsidRDefault="004A1FF0" w:rsidP="00317678">
      <w:pPr>
        <w:pStyle w:val="ListParagraph"/>
        <w:pBdr>
          <w:top w:val="nil"/>
          <w:left w:val="nil"/>
          <w:bottom w:val="nil"/>
          <w:right w:val="nil"/>
          <w:between w:val="nil"/>
        </w:pBdr>
        <w:spacing w:after="0" w:line="240" w:lineRule="auto"/>
        <w:ind w:left="1530" w:firstLine="0"/>
      </w:pPr>
    </w:p>
    <w:p w14:paraId="1086077F" w14:textId="00DA5EE5" w:rsidR="004A1FF0" w:rsidRDefault="004A1FF0" w:rsidP="00317678">
      <w:pPr>
        <w:pStyle w:val="ListParagraph"/>
        <w:pBdr>
          <w:top w:val="nil"/>
          <w:left w:val="nil"/>
          <w:bottom w:val="nil"/>
          <w:right w:val="nil"/>
          <w:between w:val="nil"/>
        </w:pBdr>
        <w:spacing w:after="0" w:line="240" w:lineRule="auto"/>
        <w:ind w:left="1530" w:firstLine="0"/>
      </w:pPr>
    </w:p>
    <w:p w14:paraId="54771CCE" w14:textId="7898EBB7" w:rsidR="004A1FF0" w:rsidRDefault="004A1FF0" w:rsidP="00317678">
      <w:pPr>
        <w:pStyle w:val="ListParagraph"/>
        <w:pBdr>
          <w:top w:val="nil"/>
          <w:left w:val="nil"/>
          <w:bottom w:val="nil"/>
          <w:right w:val="nil"/>
          <w:between w:val="nil"/>
        </w:pBdr>
        <w:spacing w:after="0" w:line="240" w:lineRule="auto"/>
        <w:ind w:left="1530" w:firstLine="0"/>
      </w:pPr>
    </w:p>
    <w:p w14:paraId="1D97D1D4" w14:textId="64597FB7" w:rsidR="004A1FF0" w:rsidRDefault="004A1FF0" w:rsidP="00317678">
      <w:pPr>
        <w:pStyle w:val="ListParagraph"/>
        <w:pBdr>
          <w:top w:val="nil"/>
          <w:left w:val="nil"/>
          <w:bottom w:val="nil"/>
          <w:right w:val="nil"/>
          <w:between w:val="nil"/>
        </w:pBdr>
        <w:spacing w:after="0" w:line="240" w:lineRule="auto"/>
        <w:ind w:left="1530" w:firstLine="0"/>
      </w:pPr>
    </w:p>
    <w:p w14:paraId="5885772E" w14:textId="133A088A" w:rsidR="004A1FF0" w:rsidRDefault="004A1FF0" w:rsidP="00317678">
      <w:pPr>
        <w:pStyle w:val="ListParagraph"/>
        <w:pBdr>
          <w:top w:val="nil"/>
          <w:left w:val="nil"/>
          <w:bottom w:val="nil"/>
          <w:right w:val="nil"/>
          <w:between w:val="nil"/>
        </w:pBdr>
        <w:spacing w:after="0" w:line="240" w:lineRule="auto"/>
        <w:ind w:left="1530" w:firstLine="0"/>
      </w:pPr>
    </w:p>
    <w:p w14:paraId="34664E08" w14:textId="53CC4FB6" w:rsidR="004A1FF0" w:rsidRDefault="004A1FF0" w:rsidP="00317678">
      <w:pPr>
        <w:pStyle w:val="ListParagraph"/>
        <w:pBdr>
          <w:top w:val="nil"/>
          <w:left w:val="nil"/>
          <w:bottom w:val="nil"/>
          <w:right w:val="nil"/>
          <w:between w:val="nil"/>
        </w:pBdr>
        <w:spacing w:after="0" w:line="240" w:lineRule="auto"/>
        <w:ind w:left="1530" w:firstLine="0"/>
      </w:pPr>
    </w:p>
    <w:p w14:paraId="491FA59B" w14:textId="1026650C" w:rsidR="004A1FF0" w:rsidRDefault="004A1FF0" w:rsidP="004A1FF0">
      <w:pPr>
        <w:pStyle w:val="ListParagraph"/>
        <w:pBdr>
          <w:top w:val="nil"/>
          <w:left w:val="nil"/>
          <w:bottom w:val="nil"/>
          <w:right w:val="nil"/>
          <w:between w:val="nil"/>
        </w:pBdr>
        <w:spacing w:after="0" w:line="240" w:lineRule="auto"/>
        <w:ind w:left="1530" w:firstLine="0"/>
        <w:jc w:val="center"/>
      </w:pPr>
      <w:r>
        <w:t xml:space="preserve">Gambar 2.4  </w:t>
      </w:r>
    </w:p>
    <w:p w14:paraId="2025275F" w14:textId="4C64366A" w:rsidR="004A1FF0" w:rsidRDefault="004A1FF0" w:rsidP="00317678">
      <w:pPr>
        <w:pStyle w:val="ListParagraph"/>
        <w:pBdr>
          <w:top w:val="nil"/>
          <w:left w:val="nil"/>
          <w:bottom w:val="nil"/>
          <w:right w:val="nil"/>
          <w:between w:val="nil"/>
        </w:pBdr>
        <w:spacing w:after="0" w:line="240" w:lineRule="auto"/>
        <w:ind w:left="1530" w:firstLine="0"/>
      </w:pPr>
    </w:p>
    <w:p w14:paraId="3B885541" w14:textId="5EF1490C" w:rsidR="004A1FF0" w:rsidRDefault="00B057C0" w:rsidP="00317678">
      <w:pPr>
        <w:pStyle w:val="ListParagraph"/>
        <w:pBdr>
          <w:top w:val="nil"/>
          <w:left w:val="nil"/>
          <w:bottom w:val="nil"/>
          <w:right w:val="nil"/>
          <w:between w:val="nil"/>
        </w:pBdr>
        <w:spacing w:after="0" w:line="240" w:lineRule="auto"/>
        <w:ind w:left="1530" w:firstLine="0"/>
      </w:pPr>
      <w:r>
        <w:t xml:space="preserve">Gambar 2.4 menjelaskan  </w:t>
      </w:r>
      <w:r w:rsidRPr="00B057C0">
        <w:t>tampilan saat runing aplikasi</w:t>
      </w:r>
      <w:r>
        <w:t>, dimana kita bisa mensetting t</w:t>
      </w:r>
      <w:r w:rsidRPr="00B057C0">
        <w:t>ambahan waktu s</w:t>
      </w:r>
      <w:r>
        <w:t>e</w:t>
      </w:r>
      <w:r w:rsidRPr="00B057C0">
        <w:t>tiap upload di buat random agar facebook tidak mendeteksi sebagai spam</w:t>
      </w:r>
      <w:r>
        <w:t xml:space="preserve">. </w:t>
      </w:r>
    </w:p>
    <w:p w14:paraId="251F86B6" w14:textId="457FAF3C" w:rsidR="004A1FF0" w:rsidRDefault="004A1FF0" w:rsidP="00317678">
      <w:pPr>
        <w:pStyle w:val="ListParagraph"/>
        <w:pBdr>
          <w:top w:val="nil"/>
          <w:left w:val="nil"/>
          <w:bottom w:val="nil"/>
          <w:right w:val="nil"/>
          <w:between w:val="nil"/>
        </w:pBdr>
        <w:spacing w:after="0" w:line="240" w:lineRule="auto"/>
        <w:ind w:left="1530" w:firstLine="0"/>
      </w:pPr>
    </w:p>
    <w:p w14:paraId="7365F4CB" w14:textId="4D5BEFE1" w:rsidR="00C85A8C" w:rsidRDefault="00C85A8C" w:rsidP="00C85A8C">
      <w:pPr>
        <w:pStyle w:val="ListParagraph"/>
        <w:numPr>
          <w:ilvl w:val="0"/>
          <w:numId w:val="5"/>
        </w:numPr>
        <w:pBdr>
          <w:top w:val="nil"/>
          <w:left w:val="nil"/>
          <w:bottom w:val="nil"/>
          <w:right w:val="nil"/>
          <w:between w:val="nil"/>
        </w:pBdr>
        <w:spacing w:after="0" w:line="240" w:lineRule="auto"/>
      </w:pPr>
      <w:r>
        <w:t>Usability Testing</w:t>
      </w:r>
    </w:p>
    <w:p w14:paraId="4D9B4F4A" w14:textId="22279DB7" w:rsidR="00350C19" w:rsidRDefault="00350C19" w:rsidP="00350C19">
      <w:pPr>
        <w:pStyle w:val="ListParagraph"/>
        <w:numPr>
          <w:ilvl w:val="0"/>
          <w:numId w:val="9"/>
        </w:numPr>
        <w:pBdr>
          <w:top w:val="nil"/>
          <w:left w:val="nil"/>
          <w:bottom w:val="nil"/>
          <w:right w:val="nil"/>
          <w:between w:val="nil"/>
        </w:pBdr>
        <w:spacing w:after="0" w:line="240" w:lineRule="auto"/>
      </w:pPr>
      <w:r>
        <w:t>Pengujian Usabilty</w:t>
      </w:r>
    </w:p>
    <w:p w14:paraId="5B0E67B9" w14:textId="46EBA5F1" w:rsidR="00C85A8C" w:rsidRDefault="00350C19" w:rsidP="00350C19">
      <w:pPr>
        <w:pStyle w:val="ListParagraph"/>
        <w:pBdr>
          <w:top w:val="nil"/>
          <w:left w:val="nil"/>
          <w:bottom w:val="nil"/>
          <w:right w:val="nil"/>
          <w:between w:val="nil"/>
        </w:pBdr>
        <w:spacing w:after="0" w:line="240" w:lineRule="auto"/>
        <w:ind w:left="1890" w:firstLine="0"/>
      </w:pPr>
      <w:r>
        <w:t>Dalam tahapan pengujian usability</w:t>
      </w:r>
      <w:r w:rsidR="00857622">
        <w:t xml:space="preserve"> dilakukan</w:t>
      </w:r>
      <w:r>
        <w:t xml:space="preserve"> terhadap sistem untuk</w:t>
      </w:r>
      <w:r w:rsidR="00857622">
        <w:t xml:space="preserve"> dapat</w:t>
      </w:r>
      <w:r>
        <w:t xml:space="preserve"> mengetahui permasalahan usability di aplikasi </w:t>
      </w:r>
      <w:r w:rsidR="009343B0">
        <w:t>automation Facebook Market place</w:t>
      </w:r>
      <w:r>
        <w:t xml:space="preserve">. Untuk </w:t>
      </w:r>
      <w:r w:rsidR="009343B0">
        <w:t>menerapkan</w:t>
      </w:r>
      <w:r>
        <w:t xml:space="preserve"> pengujian</w:t>
      </w:r>
      <w:r w:rsidR="00857622">
        <w:t xml:space="preserve"> sendiri</w:t>
      </w:r>
      <w:r>
        <w:t xml:space="preserve"> usability dibutuhkan beberapa tahapan sebelum diujikan kepada user</w:t>
      </w:r>
      <w:r w:rsidR="00857622">
        <w:t>,</w:t>
      </w:r>
      <w:r>
        <w:t xml:space="preserve"> dengan melakukan persiapan pengujian </w:t>
      </w:r>
      <w:r w:rsidR="00857622">
        <w:t xml:space="preserve">maka peneliti butuh </w:t>
      </w:r>
      <w:r>
        <w:t xml:space="preserve">untuk mempersiapkan </w:t>
      </w:r>
      <w:r w:rsidR="00857622">
        <w:t xml:space="preserve">apa saja dalam melakukan evaluasi. </w:t>
      </w:r>
      <w:r>
        <w:t>Setelah mempersiapkan pengujian, dilakukan pengujian skenario tugas kepada user</w:t>
      </w:r>
      <w:r w:rsidR="009343B0">
        <w:t>/reseller</w:t>
      </w:r>
      <w:r>
        <w:t xml:space="preserve"> untuk mencapai </w:t>
      </w:r>
      <w:r w:rsidR="00857622">
        <w:t>target</w:t>
      </w:r>
      <w:r>
        <w:t xml:space="preserve"> dari evaluasi. Selain itu, dalam tahapan pengujian dilakukan penyebaran kuesioner kepada user/</w:t>
      </w:r>
      <w:r w:rsidR="009343B0">
        <w:t>reseller</w:t>
      </w:r>
      <w:r>
        <w:t xml:space="preserve"> dan melakukan wawancara terhadap user/</w:t>
      </w:r>
      <w:r w:rsidR="009343B0">
        <w:t>reseller</w:t>
      </w:r>
      <w:r w:rsidR="00857622">
        <w:t xml:space="preserve"> agar penggunaan </w:t>
      </w:r>
      <w:r>
        <w:t>aplikasi</w:t>
      </w:r>
      <w:r w:rsidR="00857622">
        <w:t xml:space="preserve"> dapat sesuai keinginan pengguna</w:t>
      </w:r>
      <w:r>
        <w:t>.</w:t>
      </w:r>
    </w:p>
    <w:p w14:paraId="5949E970" w14:textId="77777777" w:rsidR="00EC0D63" w:rsidRDefault="00EC0D63" w:rsidP="00350C19">
      <w:pPr>
        <w:pStyle w:val="ListParagraph"/>
        <w:pBdr>
          <w:top w:val="nil"/>
          <w:left w:val="nil"/>
          <w:bottom w:val="nil"/>
          <w:right w:val="nil"/>
          <w:between w:val="nil"/>
        </w:pBdr>
        <w:spacing w:after="0" w:line="240" w:lineRule="auto"/>
        <w:ind w:left="1890" w:firstLine="0"/>
      </w:pPr>
    </w:p>
    <w:p w14:paraId="182E6A2A" w14:textId="64053BE8" w:rsidR="009343B0" w:rsidRDefault="009343B0" w:rsidP="009343B0">
      <w:pPr>
        <w:pStyle w:val="ListParagraph"/>
        <w:numPr>
          <w:ilvl w:val="0"/>
          <w:numId w:val="10"/>
        </w:numPr>
        <w:pBdr>
          <w:top w:val="nil"/>
          <w:left w:val="nil"/>
          <w:bottom w:val="nil"/>
          <w:right w:val="nil"/>
          <w:between w:val="nil"/>
        </w:pBdr>
        <w:spacing w:after="0" w:line="240" w:lineRule="auto"/>
        <w:ind w:left="2127" w:hanging="237"/>
      </w:pPr>
      <w:r>
        <w:t>Penentuan Responden</w:t>
      </w:r>
    </w:p>
    <w:p w14:paraId="27CB63BC" w14:textId="038D5432" w:rsidR="009343B0" w:rsidRDefault="009343B0" w:rsidP="009343B0">
      <w:pPr>
        <w:pStyle w:val="ListParagraph"/>
        <w:pBdr>
          <w:top w:val="nil"/>
          <w:left w:val="nil"/>
          <w:bottom w:val="nil"/>
          <w:right w:val="nil"/>
          <w:between w:val="nil"/>
        </w:pBdr>
        <w:spacing w:after="0" w:line="240" w:lineRule="auto"/>
        <w:ind w:left="2127" w:firstLine="0"/>
      </w:pPr>
      <w:r>
        <w:t xml:space="preserve">Penentuan responden </w:t>
      </w:r>
      <w:r w:rsidR="00421171">
        <w:t>agar dapat</w:t>
      </w:r>
      <w:r>
        <w:t xml:space="preserve"> menentukan siapa saja yang melakukan pengujian usability </w:t>
      </w:r>
      <w:r w:rsidR="0027341B">
        <w:t xml:space="preserve">terhadap </w:t>
      </w:r>
      <w:r>
        <w:t>aplikasi</w:t>
      </w:r>
      <w:r w:rsidR="0027341B">
        <w:t xml:space="preserve"> automation facebook marketplace</w:t>
      </w:r>
      <w:r>
        <w:t xml:space="preserve">. </w:t>
      </w:r>
      <w:r w:rsidR="000E6921" w:rsidRPr="000E6921">
        <w:t>Responden yang mengisi kuesioner berjumlah 20 responden, sedangkan yang menjalankan tugas untuk diuji berjumlah 8 reseller untuk melakukan tugas yang diberikan</w:t>
      </w:r>
      <w:r>
        <w:t xml:space="preserve">. </w:t>
      </w:r>
      <w:r w:rsidR="000E6921" w:rsidRPr="000E6921">
        <w:t>Pengguna yang melaksanakan pengujian usability rata-rata adalah pengguna yang mahir dalam pengoperasian komputer khususnya windows dan paham akan penggunaan aplikasi</w:t>
      </w:r>
      <w:r>
        <w:t xml:space="preserve">. </w:t>
      </w:r>
      <w:r w:rsidR="003F7F0B" w:rsidRPr="003F7F0B">
        <w:t xml:space="preserve">Dengan pengguna yang mahir </w:t>
      </w:r>
      <w:r w:rsidR="003F7F0B">
        <w:t xml:space="preserve">dalam </w:t>
      </w:r>
      <w:r w:rsidR="003F7F0B" w:rsidRPr="003F7F0B">
        <w:t xml:space="preserve">pengoperasian windows dan penggunaan aplikasi, peneliti </w:t>
      </w:r>
      <w:r w:rsidR="003F7F0B">
        <w:t>berharap dapat</w:t>
      </w:r>
      <w:r w:rsidR="003F7F0B" w:rsidRPr="003F7F0B">
        <w:t xml:space="preserve"> memaksimalkan sejauh mana kenyamanan</w:t>
      </w:r>
      <w:r w:rsidR="003F7F0B">
        <w:t xml:space="preserve"> yang di dapat</w:t>
      </w:r>
      <w:r w:rsidR="003F7F0B" w:rsidRPr="003F7F0B">
        <w:t xml:space="preserve"> dari penggunaan aplikasi yang akan mereka gunakan. Oleh karena itu, peneliti memutuskan memilih reseller berusia rentan umur dari 22 sampai 30 tahun dengan latar belakang paham akan penjualan online. Dalam partisipan ini peneliti melakukan penentuan kepada user kedalam 2 responden, yaitu pengguna lama dan pengguna baru. Pengguna lama adalah pengguna yang dalam penggunaan aplikasinya tinggi dikarenakan pengguna sering menggunakan aplikasi automation facebook marketplace untuk melakukan upload produk, edit produk, hapus produk dan perbaharui produk selama lebih dari satu bulan. Sedangkan pengguna baru ialah pengguna yang baru saja menggunakan aplikasi kurang dari satu bulan</w:t>
      </w:r>
      <w:r>
        <w:t>.</w:t>
      </w:r>
    </w:p>
    <w:p w14:paraId="5FE3A1DB" w14:textId="77777777" w:rsidR="00EC0D63" w:rsidRDefault="00EC0D63" w:rsidP="009343B0">
      <w:pPr>
        <w:pStyle w:val="ListParagraph"/>
        <w:pBdr>
          <w:top w:val="nil"/>
          <w:left w:val="nil"/>
          <w:bottom w:val="nil"/>
          <w:right w:val="nil"/>
          <w:between w:val="nil"/>
        </w:pBdr>
        <w:spacing w:after="0" w:line="240" w:lineRule="auto"/>
        <w:ind w:left="2127" w:firstLine="0"/>
      </w:pPr>
    </w:p>
    <w:p w14:paraId="4884BD5D" w14:textId="7A2D3AD4" w:rsidR="006103E0" w:rsidRDefault="006103E0" w:rsidP="006103E0">
      <w:pPr>
        <w:pStyle w:val="ListParagraph"/>
        <w:numPr>
          <w:ilvl w:val="0"/>
          <w:numId w:val="10"/>
        </w:numPr>
        <w:pBdr>
          <w:top w:val="nil"/>
          <w:left w:val="nil"/>
          <w:bottom w:val="nil"/>
          <w:right w:val="nil"/>
          <w:between w:val="nil"/>
        </w:pBdr>
        <w:spacing w:after="0" w:line="240" w:lineRule="auto"/>
        <w:ind w:left="2127" w:hanging="237"/>
      </w:pPr>
      <w:r>
        <w:t xml:space="preserve">Penentuan Task Scenario </w:t>
      </w:r>
    </w:p>
    <w:p w14:paraId="3A1FD31A" w14:textId="3AC54865" w:rsidR="006103E0" w:rsidRDefault="006103E0" w:rsidP="006103E0">
      <w:pPr>
        <w:pStyle w:val="ListParagraph"/>
        <w:pBdr>
          <w:top w:val="nil"/>
          <w:left w:val="nil"/>
          <w:bottom w:val="nil"/>
          <w:right w:val="nil"/>
          <w:between w:val="nil"/>
        </w:pBdr>
        <w:spacing w:after="0" w:line="240" w:lineRule="auto"/>
        <w:ind w:left="2127" w:firstLine="0"/>
      </w:pPr>
      <w:r>
        <w:t xml:space="preserve">Skenario tugas yang dibuat </w:t>
      </w:r>
      <w:r w:rsidR="00120014">
        <w:t>oleh peneliti</w:t>
      </w:r>
      <w:r>
        <w:t xml:space="preserve"> ditentukan berdasarkan kegunaan dari aplikasi automation facebook marketplace. Dalam penggunaannya aplikasi automation facebook marketplace digunakan untuk upload produk, edit produk, hapus produk dan perbaharui produk yang</w:t>
      </w:r>
      <w:r w:rsidR="00120014">
        <w:t xml:space="preserve"> mana</w:t>
      </w:r>
      <w:r>
        <w:t xml:space="preserve"> berhubungan dengan </w:t>
      </w:r>
      <w:r w:rsidR="00120014">
        <w:t>pen</w:t>
      </w:r>
      <w:r>
        <w:t>jualan online,</w:t>
      </w:r>
      <w:r w:rsidR="00120014">
        <w:t xml:space="preserve"> </w:t>
      </w:r>
      <w:r>
        <w:t xml:space="preserve">karena itu </w:t>
      </w:r>
      <w:r w:rsidR="00120014">
        <w:t xml:space="preserve">dengan </w:t>
      </w:r>
      <w:r>
        <w:t xml:space="preserve">adanya aplikasi automation facebook marketplace </w:t>
      </w:r>
      <w:r w:rsidR="00120014">
        <w:t>lebih condong</w:t>
      </w:r>
      <w:r>
        <w:t xml:space="preserve"> untuk </w:t>
      </w:r>
      <w:r w:rsidR="00120014">
        <w:t xml:space="preserve">digunakan </w:t>
      </w:r>
      <w:r>
        <w:t xml:space="preserve">upload produk. Berdasarkan hal tersebut, peneliti membuat skenario tugas </w:t>
      </w:r>
      <w:r w:rsidR="00120014">
        <w:t>yang didalamnya terdapat</w:t>
      </w:r>
      <w:r>
        <w:t xml:space="preserve"> tahapan dalam </w:t>
      </w:r>
      <w:r w:rsidR="00120014">
        <w:t>m</w:t>
      </w:r>
      <w:r>
        <w:t xml:space="preserve">engerjaan skenario tugas seputar </w:t>
      </w:r>
      <w:r w:rsidR="002C1EEB">
        <w:t>upload produk, edit produk, hapus produk dan perbaharui produk</w:t>
      </w:r>
      <w:r>
        <w:t xml:space="preserve"> yang disediakan oleh automation facebook marketplace saja.</w:t>
      </w:r>
    </w:p>
    <w:p w14:paraId="3D770B81" w14:textId="77777777" w:rsidR="00EC0D63" w:rsidRDefault="00EC0D63" w:rsidP="006103E0">
      <w:pPr>
        <w:pStyle w:val="ListParagraph"/>
        <w:pBdr>
          <w:top w:val="nil"/>
          <w:left w:val="nil"/>
          <w:bottom w:val="nil"/>
          <w:right w:val="nil"/>
          <w:between w:val="nil"/>
        </w:pBdr>
        <w:spacing w:after="0" w:line="240" w:lineRule="auto"/>
        <w:ind w:left="2127" w:firstLine="0"/>
      </w:pPr>
    </w:p>
    <w:p w14:paraId="461C6776" w14:textId="6D91C0A6" w:rsidR="00350C19" w:rsidRDefault="002108E4" w:rsidP="00984BE5">
      <w:pPr>
        <w:pStyle w:val="ListParagraph"/>
        <w:numPr>
          <w:ilvl w:val="0"/>
          <w:numId w:val="9"/>
        </w:numPr>
        <w:pBdr>
          <w:top w:val="nil"/>
          <w:left w:val="nil"/>
          <w:bottom w:val="nil"/>
          <w:right w:val="nil"/>
          <w:between w:val="nil"/>
        </w:pBdr>
        <w:spacing w:after="0" w:line="240" w:lineRule="auto"/>
      </w:pPr>
      <w:r>
        <w:t>Ku</w:t>
      </w:r>
      <w:r w:rsidR="00984BE5">
        <w:t>e</w:t>
      </w:r>
      <w:r>
        <w:t>sioner</w:t>
      </w:r>
    </w:p>
    <w:p w14:paraId="0B989A71" w14:textId="3BDCB226" w:rsidR="00984BE5" w:rsidRDefault="0040243A" w:rsidP="00984BE5">
      <w:pPr>
        <w:pStyle w:val="ListParagraph"/>
        <w:pBdr>
          <w:top w:val="nil"/>
          <w:left w:val="nil"/>
          <w:bottom w:val="nil"/>
          <w:right w:val="nil"/>
          <w:between w:val="nil"/>
        </w:pBdr>
        <w:spacing w:after="0" w:line="240" w:lineRule="auto"/>
        <w:ind w:left="1890" w:firstLine="0"/>
      </w:pPr>
      <w:r>
        <w:t>P</w:t>
      </w:r>
      <w:r w:rsidR="00984BE5" w:rsidRPr="00984BE5">
        <w:t xml:space="preserve">eneliti memberikan kuesioner menggunakan System Usability Scale (SUS) yang memiliki sepuluh pertanyaan kepada partisipan setelah mengerjakan skenario pengujian. Kuesioner berisi pertanyaan </w:t>
      </w:r>
      <w:r>
        <w:t xml:space="preserve">kepada </w:t>
      </w:r>
      <w:r w:rsidR="00984BE5" w:rsidRPr="00984BE5">
        <w:t xml:space="preserve">partisipan </w:t>
      </w:r>
      <w:r>
        <w:t>dalam penggunaan</w:t>
      </w:r>
      <w:r w:rsidR="00984BE5" w:rsidRPr="00984BE5">
        <w:t xml:space="preserve"> sistem</w:t>
      </w:r>
      <w:r>
        <w:t>nya</w:t>
      </w:r>
      <w:r w:rsidR="00984BE5" w:rsidRPr="00984BE5">
        <w:t>.</w:t>
      </w:r>
      <w:r w:rsidR="00984BE5">
        <w:t xml:space="preserve"> </w:t>
      </w:r>
      <w:r w:rsidR="00984BE5" w:rsidRPr="00984BE5">
        <w:t>Dengan</w:t>
      </w:r>
      <w:r>
        <w:t xml:space="preserve"> p</w:t>
      </w:r>
      <w:r w:rsidR="00984BE5" w:rsidRPr="00984BE5">
        <w:t xml:space="preserve">enilaian dengan skala likert yang jelas dan pertanyaan yang tidak terlalu sulit, partisipan </w:t>
      </w:r>
      <w:r>
        <w:t>dapat dengan</w:t>
      </w:r>
      <w:r w:rsidR="00984BE5" w:rsidRPr="00984BE5">
        <w:t xml:space="preserve"> mudah memberikan jawaban kuesioner. Pemberian kuesioner bertujuan </w:t>
      </w:r>
      <w:r>
        <w:t xml:space="preserve">tidak lain agar peneliti mendapat data pendukung yang didapat </w:t>
      </w:r>
      <w:r w:rsidR="00984BE5" w:rsidRPr="00984BE5">
        <w:t>dari skenario pengujian menghasilkan suatu kesimpulan bagi penelitian.</w:t>
      </w:r>
    </w:p>
    <w:p w14:paraId="65C27117" w14:textId="77777777" w:rsidR="008B354B" w:rsidRDefault="008B354B" w:rsidP="00984BE5">
      <w:pPr>
        <w:pStyle w:val="ListParagraph"/>
        <w:pBdr>
          <w:top w:val="nil"/>
          <w:left w:val="nil"/>
          <w:bottom w:val="nil"/>
          <w:right w:val="nil"/>
          <w:between w:val="nil"/>
        </w:pBdr>
        <w:spacing w:after="0" w:line="240" w:lineRule="auto"/>
        <w:ind w:left="1890" w:firstLine="0"/>
      </w:pPr>
    </w:p>
    <w:p w14:paraId="0DF5D863" w14:textId="2B7B191F" w:rsidR="00C85A8C" w:rsidRDefault="00C85A8C" w:rsidP="00C85A8C">
      <w:pPr>
        <w:pStyle w:val="ListParagraph"/>
        <w:numPr>
          <w:ilvl w:val="0"/>
          <w:numId w:val="5"/>
        </w:numPr>
        <w:pBdr>
          <w:top w:val="nil"/>
          <w:left w:val="nil"/>
          <w:bottom w:val="nil"/>
          <w:right w:val="nil"/>
          <w:between w:val="nil"/>
        </w:pBdr>
        <w:spacing w:after="0" w:line="240" w:lineRule="auto"/>
      </w:pPr>
      <w:r>
        <w:lastRenderedPageBreak/>
        <w:t>Analisa Pembahasan</w:t>
      </w:r>
    </w:p>
    <w:p w14:paraId="6F796136" w14:textId="1B013247" w:rsidR="008B354B" w:rsidRDefault="008B354B" w:rsidP="008B354B">
      <w:pPr>
        <w:pStyle w:val="ListParagraph"/>
        <w:pBdr>
          <w:top w:val="nil"/>
          <w:left w:val="nil"/>
          <w:bottom w:val="nil"/>
          <w:right w:val="nil"/>
          <w:between w:val="nil"/>
        </w:pBdr>
        <w:spacing w:after="0" w:line="240" w:lineRule="auto"/>
        <w:ind w:left="1530" w:firstLine="0"/>
      </w:pPr>
      <w:r>
        <w:t>Setelah peneliti melakukan analis</w:t>
      </w:r>
      <w:r w:rsidR="0090279C">
        <w:t>a</w:t>
      </w:r>
      <w:r>
        <w:t>s data yang telah dikumpulkan</w:t>
      </w:r>
      <w:r w:rsidR="0090279C">
        <w:t xml:space="preserve">, </w:t>
      </w:r>
      <w:r>
        <w:t xml:space="preserve">peneliti melakukan evaluasi usability </w:t>
      </w:r>
      <w:r w:rsidR="0090279C">
        <w:t xml:space="preserve">yang didapat </w:t>
      </w:r>
      <w:r>
        <w:t>dari partisipan. Adapun kriteria yang diujikan dalam penelitian ini</w:t>
      </w:r>
      <w:r w:rsidR="0090279C">
        <w:t xml:space="preserve"> </w:t>
      </w:r>
      <w:r>
        <w:t>:</w:t>
      </w:r>
    </w:p>
    <w:p w14:paraId="0DEB96FD" w14:textId="77777777" w:rsidR="00907927" w:rsidRDefault="00907927" w:rsidP="008B354B">
      <w:pPr>
        <w:pStyle w:val="ListParagraph"/>
        <w:pBdr>
          <w:top w:val="nil"/>
          <w:left w:val="nil"/>
          <w:bottom w:val="nil"/>
          <w:right w:val="nil"/>
          <w:between w:val="nil"/>
        </w:pBdr>
        <w:spacing w:after="0" w:line="240" w:lineRule="auto"/>
        <w:ind w:left="1530" w:firstLine="0"/>
      </w:pPr>
    </w:p>
    <w:p w14:paraId="1E933700" w14:textId="77777777" w:rsidR="008B354B" w:rsidRDefault="008B354B" w:rsidP="008B354B">
      <w:pPr>
        <w:pStyle w:val="ListParagraph"/>
        <w:numPr>
          <w:ilvl w:val="1"/>
          <w:numId w:val="9"/>
        </w:numPr>
        <w:pBdr>
          <w:top w:val="nil"/>
          <w:left w:val="nil"/>
          <w:bottom w:val="nil"/>
          <w:right w:val="nil"/>
          <w:between w:val="nil"/>
        </w:pBdr>
        <w:spacing w:after="0" w:line="240" w:lineRule="auto"/>
        <w:ind w:left="1701" w:hanging="182"/>
      </w:pPr>
      <w:r>
        <w:t>Learnability</w:t>
      </w:r>
    </w:p>
    <w:p w14:paraId="37AC0BE8" w14:textId="660F244B" w:rsidR="00745F0B" w:rsidRDefault="008B354B" w:rsidP="008B354B">
      <w:pPr>
        <w:pBdr>
          <w:top w:val="nil"/>
          <w:left w:val="nil"/>
          <w:bottom w:val="nil"/>
          <w:right w:val="nil"/>
          <w:between w:val="nil"/>
        </w:pBdr>
        <w:spacing w:after="0" w:line="240" w:lineRule="auto"/>
        <w:ind w:left="1708"/>
      </w:pPr>
      <w:r>
        <w:t xml:space="preserve">Kriteria learnability </w:t>
      </w:r>
      <w:r w:rsidR="00FD72B4">
        <w:t>untuk dapat bengukur bagi</w:t>
      </w:r>
      <w:r>
        <w:t xml:space="preserve"> pengguna baru saat menyelesaikan tugas</w:t>
      </w:r>
      <w:r w:rsidR="00FD72B4">
        <w:t xml:space="preserve"> yang diberikan pada</w:t>
      </w:r>
      <w:r>
        <w:t xml:space="preserve"> saat partisipan pertama kali menggunakan</w:t>
      </w:r>
      <w:r w:rsidR="00FD72B4">
        <w:t xml:space="preserve"> </w:t>
      </w:r>
      <w:r>
        <w:t>automation facebook marketplace.</w:t>
      </w:r>
    </w:p>
    <w:p w14:paraId="0E596F26" w14:textId="77777777" w:rsidR="008B354B" w:rsidRDefault="008B354B" w:rsidP="008B354B">
      <w:pPr>
        <w:pStyle w:val="ListParagraph"/>
        <w:numPr>
          <w:ilvl w:val="1"/>
          <w:numId w:val="9"/>
        </w:numPr>
        <w:pBdr>
          <w:top w:val="nil"/>
          <w:left w:val="nil"/>
          <w:bottom w:val="nil"/>
          <w:right w:val="nil"/>
          <w:between w:val="nil"/>
        </w:pBdr>
        <w:spacing w:after="0" w:line="240" w:lineRule="auto"/>
        <w:ind w:left="1701" w:hanging="182"/>
      </w:pPr>
      <w:r>
        <w:t>Memorability</w:t>
      </w:r>
    </w:p>
    <w:p w14:paraId="1809ACE5" w14:textId="3EBBF080" w:rsidR="008B354B" w:rsidRDefault="00FD72B4" w:rsidP="008B354B">
      <w:pPr>
        <w:pBdr>
          <w:top w:val="nil"/>
          <w:left w:val="nil"/>
          <w:bottom w:val="nil"/>
          <w:right w:val="nil"/>
          <w:between w:val="nil"/>
        </w:pBdr>
        <w:spacing w:after="0" w:line="240" w:lineRule="auto"/>
        <w:ind w:left="1708"/>
      </w:pPr>
      <w:r>
        <w:t>P</w:t>
      </w:r>
      <w:r w:rsidR="008B354B">
        <w:t xml:space="preserve">eneliti </w:t>
      </w:r>
      <w:r>
        <w:t>melihat</w:t>
      </w:r>
      <w:r w:rsidR="008B354B">
        <w:t xml:space="preserve"> seberapa </w:t>
      </w:r>
      <w:r>
        <w:t xml:space="preserve">mudah </w:t>
      </w:r>
      <w:r w:rsidR="008B354B">
        <w:t>pengguna</w:t>
      </w:r>
      <w:r>
        <w:t xml:space="preserve"> mengingat</w:t>
      </w:r>
      <w:r w:rsidR="008B354B">
        <w:t xml:space="preserve"> kembali aplikasi </w:t>
      </w:r>
      <w:r>
        <w:t xml:space="preserve">yang digunakan </w:t>
      </w:r>
      <w:r w:rsidR="008B354B">
        <w:t>setelah tidak me</w:t>
      </w:r>
      <w:r>
        <w:t>mper</w:t>
      </w:r>
      <w:r w:rsidR="008B354B">
        <w:t>gunakan</w:t>
      </w:r>
      <w:r>
        <w:t>nya</w:t>
      </w:r>
      <w:r w:rsidR="008B354B">
        <w:t xml:space="preserve"> dalam jangka waktu tertentu.</w:t>
      </w:r>
    </w:p>
    <w:p w14:paraId="463A877C" w14:textId="77777777" w:rsidR="008B354B" w:rsidRDefault="008B354B" w:rsidP="008B354B">
      <w:pPr>
        <w:pStyle w:val="ListParagraph"/>
        <w:numPr>
          <w:ilvl w:val="1"/>
          <w:numId w:val="9"/>
        </w:numPr>
        <w:pBdr>
          <w:top w:val="nil"/>
          <w:left w:val="nil"/>
          <w:bottom w:val="nil"/>
          <w:right w:val="nil"/>
          <w:between w:val="nil"/>
        </w:pBdr>
        <w:spacing w:after="0" w:line="240" w:lineRule="auto"/>
        <w:ind w:left="1701" w:hanging="182"/>
      </w:pPr>
      <w:r>
        <w:t>Efficiency</w:t>
      </w:r>
    </w:p>
    <w:p w14:paraId="4E6C8606" w14:textId="0739FD1E" w:rsidR="008B354B" w:rsidRDefault="008B354B" w:rsidP="008B354B">
      <w:pPr>
        <w:pBdr>
          <w:top w:val="nil"/>
          <w:left w:val="nil"/>
          <w:bottom w:val="nil"/>
          <w:right w:val="nil"/>
          <w:between w:val="nil"/>
        </w:pBdr>
        <w:spacing w:after="0" w:line="240" w:lineRule="auto"/>
        <w:ind w:left="1708"/>
      </w:pPr>
      <w:r>
        <w:t xml:space="preserve">Kriteria ini </w:t>
      </w:r>
      <w:r w:rsidR="00FD72B4">
        <w:t>dilakukan untuk dapat mengukur</w:t>
      </w:r>
      <w:r>
        <w:t xml:space="preserve"> </w:t>
      </w:r>
      <w:r w:rsidR="00FD72B4">
        <w:t>seberapa cepat</w:t>
      </w:r>
      <w:r>
        <w:t xml:space="preserve"> partisipan </w:t>
      </w:r>
      <w:r w:rsidR="00FD72B4">
        <w:t>dalam</w:t>
      </w:r>
      <w:r>
        <w:t xml:space="preserve"> menggunakan aplikasi</w:t>
      </w:r>
      <w:r w:rsidR="00FD72B4">
        <w:t xml:space="preserve">, agar dapat </w:t>
      </w:r>
      <w:r>
        <w:t xml:space="preserve">melihat seberapa mudah tampilan </w:t>
      </w:r>
      <w:r w:rsidR="00130388">
        <w:t xml:space="preserve">yang </w:t>
      </w:r>
      <w:r>
        <w:t>di</w:t>
      </w:r>
      <w:r w:rsidR="00130388">
        <w:t>per</w:t>
      </w:r>
      <w:r>
        <w:t>gunakan oleh partisipan.</w:t>
      </w:r>
    </w:p>
    <w:p w14:paraId="345E7630" w14:textId="77777777" w:rsidR="008B354B" w:rsidRDefault="008B354B" w:rsidP="008B354B">
      <w:pPr>
        <w:pStyle w:val="ListParagraph"/>
        <w:numPr>
          <w:ilvl w:val="1"/>
          <w:numId w:val="9"/>
        </w:numPr>
        <w:pBdr>
          <w:top w:val="nil"/>
          <w:left w:val="nil"/>
          <w:bottom w:val="nil"/>
          <w:right w:val="nil"/>
          <w:between w:val="nil"/>
        </w:pBdr>
        <w:spacing w:after="0" w:line="240" w:lineRule="auto"/>
        <w:ind w:left="1701" w:hanging="182"/>
      </w:pPr>
      <w:r>
        <w:t>Error</w:t>
      </w:r>
    </w:p>
    <w:p w14:paraId="26E8D965" w14:textId="3D76A6A5" w:rsidR="008B354B" w:rsidRDefault="008B354B" w:rsidP="008B354B">
      <w:pPr>
        <w:pBdr>
          <w:top w:val="nil"/>
          <w:left w:val="nil"/>
          <w:bottom w:val="nil"/>
          <w:right w:val="nil"/>
          <w:between w:val="nil"/>
        </w:pBdr>
        <w:spacing w:after="0" w:line="240" w:lineRule="auto"/>
        <w:ind w:left="1708"/>
      </w:pPr>
      <w:r>
        <w:t xml:space="preserve">Dalam kriteria error, peneliti </w:t>
      </w:r>
      <w:r w:rsidR="00130388">
        <w:t>mengamati</w:t>
      </w:r>
      <w:r>
        <w:t xml:space="preserve"> seberapa banyak kesalahan yang dilakukan pengguna </w:t>
      </w:r>
      <w:r w:rsidR="00130388">
        <w:t>dalam penggunaan</w:t>
      </w:r>
      <w:r>
        <w:t xml:space="preserve"> aplikasi. </w:t>
      </w:r>
      <w:r w:rsidR="00130388">
        <w:t>Dengan semakin kecil terjadinya kesalahan maka semakin baik aplikasinya karena mudah dalam penggunaannya</w:t>
      </w:r>
      <w:r>
        <w:t>.</w:t>
      </w:r>
    </w:p>
    <w:p w14:paraId="4DE8B5E2" w14:textId="77777777" w:rsidR="008B354B" w:rsidRDefault="008B354B" w:rsidP="008B354B">
      <w:pPr>
        <w:pStyle w:val="ListParagraph"/>
        <w:numPr>
          <w:ilvl w:val="1"/>
          <w:numId w:val="9"/>
        </w:numPr>
        <w:pBdr>
          <w:top w:val="nil"/>
          <w:left w:val="nil"/>
          <w:bottom w:val="nil"/>
          <w:right w:val="nil"/>
          <w:between w:val="nil"/>
        </w:pBdr>
        <w:spacing w:after="0" w:line="240" w:lineRule="auto"/>
        <w:ind w:left="1701" w:hanging="182"/>
      </w:pPr>
      <w:r>
        <w:t>Satisfaction</w:t>
      </w:r>
    </w:p>
    <w:p w14:paraId="0237CFD9" w14:textId="02800F73" w:rsidR="007701CE" w:rsidRDefault="008B354B" w:rsidP="008B354B">
      <w:pPr>
        <w:pBdr>
          <w:top w:val="nil"/>
          <w:left w:val="nil"/>
          <w:bottom w:val="nil"/>
          <w:right w:val="nil"/>
          <w:between w:val="nil"/>
        </w:pBdr>
        <w:spacing w:after="0" w:line="240" w:lineRule="auto"/>
        <w:ind w:left="1708"/>
      </w:pPr>
      <w:r>
        <w:t>Pada kriteria ini dilakukan pengukuran terhadap tingkat kepuasan pengguna terhadap</w:t>
      </w:r>
      <w:r w:rsidR="00130388">
        <w:t xml:space="preserve"> sebuah</w:t>
      </w:r>
      <w:r>
        <w:t xml:space="preserve"> siste</w:t>
      </w:r>
      <w:r w:rsidR="00130388">
        <w:t>m</w:t>
      </w:r>
      <w:r>
        <w:t xml:space="preserve">. </w:t>
      </w:r>
      <w:r w:rsidR="00130388">
        <w:t xml:space="preserve">Kita dapat melihat </w:t>
      </w:r>
      <w:r>
        <w:t>dari pendapat yang diberikan pengguna</w:t>
      </w:r>
      <w:r w:rsidR="00130388">
        <w:t xml:space="preserve"> dengan</w:t>
      </w:r>
      <w:r>
        <w:t xml:space="preserve"> pernyataan negatif atau positif.</w:t>
      </w:r>
    </w:p>
    <w:p w14:paraId="2F8199B8" w14:textId="19F2EE47" w:rsidR="007701CE" w:rsidRDefault="007701CE">
      <w:pPr>
        <w:pBdr>
          <w:top w:val="nil"/>
          <w:left w:val="nil"/>
          <w:bottom w:val="nil"/>
          <w:right w:val="nil"/>
          <w:between w:val="nil"/>
        </w:pBdr>
        <w:spacing w:after="0" w:line="240" w:lineRule="auto"/>
        <w:ind w:left="1170" w:firstLine="0"/>
      </w:pPr>
    </w:p>
    <w:p w14:paraId="17F8ED07" w14:textId="6B7D3044" w:rsidR="00C40C08" w:rsidRDefault="00C40C08" w:rsidP="00C40C08">
      <w:pPr>
        <w:pStyle w:val="Heading1"/>
        <w:numPr>
          <w:ilvl w:val="0"/>
          <w:numId w:val="1"/>
        </w:numPr>
        <w:ind w:left="1830" w:hanging="721"/>
      </w:pPr>
      <w:r>
        <w:t>Hasil dan Pembahasan</w:t>
      </w:r>
    </w:p>
    <w:p w14:paraId="27D9F96D" w14:textId="77777777" w:rsidR="003C0FAD" w:rsidRDefault="003C0FAD" w:rsidP="009067DE">
      <w:pPr>
        <w:pBdr>
          <w:top w:val="nil"/>
          <w:left w:val="nil"/>
          <w:bottom w:val="nil"/>
          <w:right w:val="nil"/>
          <w:between w:val="nil"/>
        </w:pBdr>
        <w:spacing w:after="0" w:line="240" w:lineRule="auto"/>
        <w:ind w:left="1170" w:firstLine="0"/>
      </w:pPr>
    </w:p>
    <w:p w14:paraId="449791CB" w14:textId="29E4215E" w:rsidR="003C0FAD" w:rsidRDefault="004954B0" w:rsidP="004B13DD">
      <w:pPr>
        <w:pStyle w:val="ListParagraph"/>
        <w:numPr>
          <w:ilvl w:val="0"/>
          <w:numId w:val="12"/>
        </w:numPr>
        <w:pBdr>
          <w:top w:val="nil"/>
          <w:left w:val="nil"/>
          <w:bottom w:val="nil"/>
          <w:right w:val="nil"/>
          <w:between w:val="nil"/>
        </w:pBdr>
        <w:spacing w:after="0" w:line="240" w:lineRule="auto"/>
      </w:pPr>
      <w:r>
        <w:t xml:space="preserve">Pengujian skenario tugas dari </w:t>
      </w:r>
      <w:r w:rsidR="003C0FAD">
        <w:t>partisipa</w:t>
      </w:r>
      <w:r w:rsidR="004B13DD">
        <w:t>n</w:t>
      </w:r>
    </w:p>
    <w:p w14:paraId="7CE54214" w14:textId="13755AD6" w:rsidR="003C0FAD" w:rsidRDefault="003C0FAD" w:rsidP="004B13DD">
      <w:pPr>
        <w:pStyle w:val="ListParagraph"/>
        <w:pBdr>
          <w:top w:val="nil"/>
          <w:left w:val="nil"/>
          <w:bottom w:val="nil"/>
          <w:right w:val="nil"/>
          <w:between w:val="nil"/>
        </w:pBdr>
        <w:spacing w:after="0" w:line="240" w:lineRule="auto"/>
        <w:ind w:left="1530" w:firstLine="0"/>
      </w:pPr>
      <w:r>
        <w:t>Peneliti melakukan observasi penggunaan aplikasi imacros yang dibagi menjadi 2 bagian pada partisipa</w:t>
      </w:r>
      <w:r w:rsidR="004B13DD">
        <w:t>n</w:t>
      </w:r>
      <w:r>
        <w:t xml:space="preserve"> yakni pengguna lama dan pengguna baru dimana data yang telah diambil dari 8 partisipan dalam pengujia</w:t>
      </w:r>
      <w:r w:rsidR="004B13DD">
        <w:t>n</w:t>
      </w:r>
      <w:r>
        <w:t xml:space="preserve"> usability yang nantinya akan diolah untuk menghitung sejauh mana tingkat usability sistem tersebut. </w:t>
      </w:r>
      <w:r w:rsidR="00BA07F8">
        <w:t>Pembagian partisipa</w:t>
      </w:r>
      <w:r w:rsidR="004B13DD">
        <w:t>n</w:t>
      </w:r>
      <w:r w:rsidR="00BA07F8">
        <w:t xml:space="preserve"> ini dilakukan untuk mengetahui seberapa intensitas menggunakan facebook marketing dalam perniagaannya, partisipa</w:t>
      </w:r>
      <w:r w:rsidR="004B13DD">
        <w:t>n</w:t>
      </w:r>
      <w:r w:rsidR="00BA07F8">
        <w:t xml:space="preserve"> pengguna lama </w:t>
      </w:r>
      <w:r w:rsidR="002262A8">
        <w:t>lebih dari</w:t>
      </w:r>
      <w:r w:rsidR="00BA07F8">
        <w:t xml:space="preserve"> </w:t>
      </w:r>
      <w:r w:rsidR="002262A8">
        <w:t>se</w:t>
      </w:r>
      <w:r w:rsidR="00BA07F8">
        <w:t>bulan dalam penggunaan facebook marketing, sedangkan pengguna baru kurang dari satu bulan. Dari pastisipa</w:t>
      </w:r>
      <w:r w:rsidR="004B13DD">
        <w:t>n</w:t>
      </w:r>
      <w:r w:rsidR="00BA07F8">
        <w:t xml:space="preserve"> peneliti melakukan pengujian berdasarkan tingkat usability</w:t>
      </w:r>
      <w:r w:rsidR="00EC501B">
        <w:t xml:space="preserve"> </w:t>
      </w:r>
      <w:r w:rsidR="00BA07F8">
        <w:t xml:space="preserve">dari kiteria learnability, efficiency dan errors. </w:t>
      </w:r>
    </w:p>
    <w:p w14:paraId="1BE54559" w14:textId="45A21E8E" w:rsidR="004B13DD" w:rsidRDefault="004B13DD" w:rsidP="009067DE">
      <w:pPr>
        <w:pBdr>
          <w:top w:val="nil"/>
          <w:left w:val="nil"/>
          <w:bottom w:val="nil"/>
          <w:right w:val="nil"/>
          <w:between w:val="nil"/>
        </w:pBdr>
        <w:spacing w:after="0" w:line="240" w:lineRule="auto"/>
        <w:ind w:left="1170" w:firstLine="0"/>
      </w:pPr>
    </w:p>
    <w:p w14:paraId="6B49E246" w14:textId="68AFD4F9" w:rsidR="004B13DD" w:rsidRDefault="004954B0" w:rsidP="00ED1223">
      <w:pPr>
        <w:pStyle w:val="ListParagraph"/>
        <w:pBdr>
          <w:top w:val="nil"/>
          <w:left w:val="nil"/>
          <w:bottom w:val="nil"/>
          <w:right w:val="nil"/>
          <w:between w:val="nil"/>
        </w:pBdr>
        <w:spacing w:after="0" w:line="240" w:lineRule="auto"/>
        <w:ind w:left="1530" w:firstLine="0"/>
      </w:pPr>
      <w:r>
        <w:t>M</w:t>
      </w:r>
      <w:r w:rsidR="004B13DD">
        <w:t>enurut Nielsen J.,</w:t>
      </w:r>
      <w:r w:rsidR="00BE7C18">
        <w:fldChar w:fldCharType="begin" w:fldLock="1"/>
      </w:r>
      <w:r w:rsidR="00563F34">
        <w:instrText>ADDIN CSL_CITATION {"citationItems":[{"id":"ITEM-1","itemData":{"abstract":"Telkomsel merupakan salah satu perusahaan yang menyediakan jasa operator layanan seluler. Telkomsel memiliki visi jauh ke depan dan misi memberikan yang terbaik bagi masyarakat dan negara. Satu-satunya alternatif Telkomsel adalah: tumbuh, berkembang dan berjaya. Aplikasi MyTelkomsel memberikan kemudahan kepada pelanggan untuk dapat mengakses fitur seperti melihat penggunaan data, melihat jumlah pulsa juga paket untuk nomor pelanggan, mengelola nama, email dan koneksi akun sosial media, melakukan isi ulang pulsa bahkan membeli paket data. Aplikasi MyTelkomsel dalam Google Playstore saat ini (23/8/2018) mendapatkan rating 4.1 dari skala 5 dan di review oleh 600 ribu lebih oleh pengguna. Namun, sekitar 60 ribu pengguna memberikan rating 1 yang artinya aplikasi MyTelkomsel dinilai oleh beberapa pengguna masih sangat kurang. Oleh sebab itu, diperlukan sebuah pengukuran menggunakan pengujian usability. Dari hasil pengujian menunjukkan bahwa tingkat usability dari kriteria learnability sebesar 1,12 lebih cepat. kriteria memorability berdasarkan jumlah klik dan langkah mudah diingat dari 23 dan 17,33 menjadi 22 dan 16,33, kriteria efficiency sebesar 95,97% yang berarti cukup tinggi, nilai kriteria error didapatkan nilai 1,31% yang berarti sangat rendah, dan nilai kriteria satisfaction sebesar 69 dari kuesioner SUS yang berarti cukup tinggi.","author":[{"dropping-particle":"","family":"Pramono","given":"Willy Arief","non-dropping-particle":"","parse-names":false,"suffix":""},{"dropping-particle":"","family":"Az-Zahra","given":"Hanifah Muslimah","non-dropping-particle":"","parse-names":false,"suffix":""},{"dropping-particle":"","family":"Rokhmawati","given":"Retno Indah","non-dropping-particle":"","parse-names":false,"suffix":""}],"container-title":"Jurnal Pengembangan Teknologi Informasi dan Ilmu Komputer","id":"ITEM-1","issue":"3","issued":{"date-parts":[["2019"]]},"page":"2235-2242","title":"Evaluasi Usability Pada Aplikasi MyTelkomsel Dengan Menggunakan Metode Usability Testing","type":"article-journal","volume":"3"},"uris":["http://www.mendeley.com/documents/?uuid=9ef1734b-c2f1-47f4-9e3a-93dc8e4cdda3"]}],"mendeley":{"formattedCitation":"[8]","plainTextFormattedCitation":"[8]","previouslyFormattedCitation":"[7]"},"properties":{"noteIndex":0},"schema":"https://github.com/citation-style-language/schema/raw/master/csl-citation.json"}</w:instrText>
      </w:r>
      <w:r w:rsidR="00BE7C18">
        <w:fldChar w:fldCharType="separate"/>
      </w:r>
      <w:r w:rsidR="00563F34" w:rsidRPr="00563F34">
        <w:rPr>
          <w:noProof/>
        </w:rPr>
        <w:t>[8]</w:t>
      </w:r>
      <w:r w:rsidR="00BE7C18">
        <w:fldChar w:fldCharType="end"/>
      </w:r>
      <w:r w:rsidR="004B13DD">
        <w:t xml:space="preserve"> terdapat kriteria untuk mengukur tingkat kesuksesan pengerjaan skenario tugas, yaitu:</w:t>
      </w:r>
    </w:p>
    <w:p w14:paraId="0C7A9A08" w14:textId="0DA27DC3" w:rsidR="004B13DD" w:rsidRDefault="004B13DD" w:rsidP="00ED1223">
      <w:pPr>
        <w:pStyle w:val="ListParagraph"/>
        <w:numPr>
          <w:ilvl w:val="0"/>
          <w:numId w:val="14"/>
        </w:numPr>
        <w:pBdr>
          <w:top w:val="nil"/>
          <w:left w:val="nil"/>
          <w:bottom w:val="nil"/>
          <w:right w:val="nil"/>
          <w:between w:val="nil"/>
        </w:pBdr>
        <w:spacing w:after="0" w:line="240" w:lineRule="auto"/>
        <w:ind w:left="1764" w:hanging="234"/>
      </w:pPr>
      <w:r>
        <w:t>Sukses (S): mengindikasi bahwa test tugas yang diberikan kepada participant berhasil dikerjakan atau berhasil mencapai tujuan dan tidak ada kesalahan dalam pengerjaannya.</w:t>
      </w:r>
    </w:p>
    <w:p w14:paraId="5673EF75" w14:textId="21BCE246" w:rsidR="004B13DD" w:rsidRDefault="004B13DD" w:rsidP="00ED1223">
      <w:pPr>
        <w:pStyle w:val="ListParagraph"/>
        <w:numPr>
          <w:ilvl w:val="0"/>
          <w:numId w:val="14"/>
        </w:numPr>
        <w:pBdr>
          <w:top w:val="nil"/>
          <w:left w:val="nil"/>
          <w:bottom w:val="nil"/>
          <w:right w:val="nil"/>
          <w:between w:val="nil"/>
        </w:pBdr>
        <w:spacing w:after="0" w:line="240" w:lineRule="auto"/>
        <w:ind w:left="1764" w:hanging="234"/>
      </w:pPr>
      <w:r>
        <w:t>Sebagian Berhasil (SB): mengindikasi bahwa tes tugas yang diberikan kepada participant berhasil dikerjakan namun ditemukan kesalahan saat mengerjakannya.</w:t>
      </w:r>
    </w:p>
    <w:p w14:paraId="38B65171" w14:textId="0AD17D34" w:rsidR="004B13DD" w:rsidRDefault="004B13DD" w:rsidP="00ED1223">
      <w:pPr>
        <w:pStyle w:val="ListParagraph"/>
        <w:numPr>
          <w:ilvl w:val="0"/>
          <w:numId w:val="14"/>
        </w:numPr>
        <w:pBdr>
          <w:top w:val="nil"/>
          <w:left w:val="nil"/>
          <w:bottom w:val="nil"/>
          <w:right w:val="nil"/>
          <w:between w:val="nil"/>
        </w:pBdr>
        <w:spacing w:after="0" w:line="240" w:lineRule="auto"/>
        <w:ind w:left="1764" w:hanging="234"/>
      </w:pPr>
      <w:r>
        <w:t>Gagal (G): mengindikasikan bahwa participant tidak berhasil mengerjakan tes tugas yang diberikan.</w:t>
      </w:r>
    </w:p>
    <w:p w14:paraId="0214C87D" w14:textId="244C6D0B" w:rsidR="004B13DD" w:rsidRDefault="004B13DD" w:rsidP="00ED1223">
      <w:pPr>
        <w:pStyle w:val="ListParagraph"/>
        <w:pBdr>
          <w:top w:val="nil"/>
          <w:left w:val="nil"/>
          <w:bottom w:val="nil"/>
          <w:right w:val="nil"/>
          <w:between w:val="nil"/>
        </w:pBdr>
        <w:spacing w:after="0" w:line="240" w:lineRule="auto"/>
        <w:ind w:left="1530" w:firstLine="0"/>
      </w:pPr>
      <w:r>
        <w:t>Berikut ini adalah hasil dari pengujian skenario</w:t>
      </w:r>
      <w:r w:rsidR="00ED1223">
        <w:t xml:space="preserve"> </w:t>
      </w:r>
      <w:r>
        <w:t>tugas terhadap partisipan:</w:t>
      </w:r>
    </w:p>
    <w:p w14:paraId="23000C19" w14:textId="77777777" w:rsidR="004954B0" w:rsidRDefault="004954B0" w:rsidP="00ED1223">
      <w:pPr>
        <w:pStyle w:val="ListParagraph"/>
        <w:pBdr>
          <w:top w:val="nil"/>
          <w:left w:val="nil"/>
          <w:bottom w:val="nil"/>
          <w:right w:val="nil"/>
          <w:between w:val="nil"/>
        </w:pBdr>
        <w:spacing w:after="0" w:line="240" w:lineRule="auto"/>
        <w:ind w:left="1530" w:firstLine="0"/>
      </w:pPr>
    </w:p>
    <w:p w14:paraId="58941A3A" w14:textId="5FBA4C17" w:rsidR="003C0FAD" w:rsidRDefault="004954B0" w:rsidP="00FA05A2">
      <w:pPr>
        <w:pBdr>
          <w:top w:val="nil"/>
          <w:left w:val="nil"/>
          <w:bottom w:val="nil"/>
          <w:right w:val="nil"/>
          <w:between w:val="nil"/>
        </w:pBdr>
        <w:spacing w:after="0" w:line="240" w:lineRule="auto"/>
        <w:ind w:left="1170" w:firstLine="0"/>
        <w:jc w:val="center"/>
      </w:pPr>
      <w:r>
        <w:t>Tabel</w:t>
      </w:r>
      <w:r w:rsidR="003A1A27">
        <w:t xml:space="preserve"> 3.1. Pengujian Skenario Tugas</w:t>
      </w:r>
    </w:p>
    <w:tbl>
      <w:tblPr>
        <w:tblStyle w:val="TableGrid0"/>
        <w:tblW w:w="0" w:type="auto"/>
        <w:jc w:val="center"/>
        <w:tblLook w:val="04A0" w:firstRow="1" w:lastRow="0" w:firstColumn="1" w:lastColumn="0" w:noHBand="0" w:noVBand="1"/>
      </w:tblPr>
      <w:tblGrid>
        <w:gridCol w:w="709"/>
        <w:gridCol w:w="850"/>
        <w:gridCol w:w="851"/>
        <w:gridCol w:w="850"/>
        <w:gridCol w:w="851"/>
        <w:gridCol w:w="850"/>
      </w:tblGrid>
      <w:tr w:rsidR="004954B0" w14:paraId="15B244AD" w14:textId="77777777" w:rsidTr="00745F0B">
        <w:trPr>
          <w:jc w:val="center"/>
        </w:trPr>
        <w:tc>
          <w:tcPr>
            <w:tcW w:w="709" w:type="dxa"/>
          </w:tcPr>
          <w:p w14:paraId="5D8C9638" w14:textId="635CF9C4" w:rsidR="004954B0" w:rsidRDefault="004954B0" w:rsidP="00FA05A2">
            <w:pPr>
              <w:ind w:left="0" w:firstLine="0"/>
              <w:jc w:val="center"/>
            </w:pPr>
            <w:r>
              <w:t>Nama</w:t>
            </w:r>
          </w:p>
        </w:tc>
        <w:tc>
          <w:tcPr>
            <w:tcW w:w="850" w:type="dxa"/>
          </w:tcPr>
          <w:p w14:paraId="756BCFA9" w14:textId="0C86AA4F" w:rsidR="004954B0" w:rsidRDefault="004954B0" w:rsidP="00FA05A2">
            <w:pPr>
              <w:ind w:left="0" w:firstLine="0"/>
              <w:jc w:val="center"/>
            </w:pPr>
            <w:r>
              <w:t>Task 1</w:t>
            </w:r>
          </w:p>
        </w:tc>
        <w:tc>
          <w:tcPr>
            <w:tcW w:w="851" w:type="dxa"/>
          </w:tcPr>
          <w:p w14:paraId="440A871F" w14:textId="7150B1F7" w:rsidR="004954B0" w:rsidRDefault="00FA05A2" w:rsidP="00FA05A2">
            <w:pPr>
              <w:ind w:left="0" w:firstLine="0"/>
              <w:jc w:val="center"/>
            </w:pPr>
            <w:r>
              <w:t>Task 2</w:t>
            </w:r>
          </w:p>
        </w:tc>
        <w:tc>
          <w:tcPr>
            <w:tcW w:w="850" w:type="dxa"/>
          </w:tcPr>
          <w:p w14:paraId="62EE8C7F" w14:textId="7F3AFC28" w:rsidR="004954B0" w:rsidRDefault="00FA05A2" w:rsidP="00FA05A2">
            <w:pPr>
              <w:ind w:left="0" w:firstLine="0"/>
              <w:jc w:val="center"/>
            </w:pPr>
            <w:r>
              <w:t>Task 3</w:t>
            </w:r>
          </w:p>
        </w:tc>
        <w:tc>
          <w:tcPr>
            <w:tcW w:w="851" w:type="dxa"/>
          </w:tcPr>
          <w:p w14:paraId="7490D4FA" w14:textId="372ACB1D" w:rsidR="004954B0" w:rsidRDefault="00FA05A2" w:rsidP="00FA05A2">
            <w:pPr>
              <w:ind w:left="0" w:firstLine="0"/>
              <w:jc w:val="center"/>
            </w:pPr>
            <w:r>
              <w:t>Task 4</w:t>
            </w:r>
          </w:p>
        </w:tc>
        <w:tc>
          <w:tcPr>
            <w:tcW w:w="850" w:type="dxa"/>
          </w:tcPr>
          <w:p w14:paraId="734769C9" w14:textId="584503D1" w:rsidR="004954B0" w:rsidRDefault="00FA05A2" w:rsidP="00FA05A2">
            <w:pPr>
              <w:ind w:left="0" w:firstLine="0"/>
              <w:jc w:val="center"/>
            </w:pPr>
            <w:r>
              <w:t>Task 5</w:t>
            </w:r>
          </w:p>
        </w:tc>
      </w:tr>
      <w:tr w:rsidR="004954B0" w14:paraId="1F06406D" w14:textId="77777777" w:rsidTr="00745F0B">
        <w:trPr>
          <w:jc w:val="center"/>
        </w:trPr>
        <w:tc>
          <w:tcPr>
            <w:tcW w:w="709" w:type="dxa"/>
          </w:tcPr>
          <w:p w14:paraId="3B1E0CEB" w14:textId="099ECC9E" w:rsidR="004954B0" w:rsidRDefault="00FA05A2" w:rsidP="00FA05A2">
            <w:pPr>
              <w:ind w:left="0" w:firstLine="0"/>
              <w:jc w:val="center"/>
            </w:pPr>
            <w:r>
              <w:t>P1</w:t>
            </w:r>
          </w:p>
        </w:tc>
        <w:tc>
          <w:tcPr>
            <w:tcW w:w="850" w:type="dxa"/>
          </w:tcPr>
          <w:p w14:paraId="0AE275AE" w14:textId="434BC3C0" w:rsidR="004954B0" w:rsidRDefault="00FA05A2" w:rsidP="00FA05A2">
            <w:pPr>
              <w:ind w:left="0" w:firstLine="0"/>
              <w:jc w:val="center"/>
            </w:pPr>
            <w:r>
              <w:t>S</w:t>
            </w:r>
          </w:p>
        </w:tc>
        <w:tc>
          <w:tcPr>
            <w:tcW w:w="851" w:type="dxa"/>
          </w:tcPr>
          <w:p w14:paraId="2CC953AD" w14:textId="4CA16AFA" w:rsidR="004954B0" w:rsidRDefault="00FA05A2" w:rsidP="00FA05A2">
            <w:pPr>
              <w:ind w:left="0" w:firstLine="0"/>
              <w:jc w:val="center"/>
            </w:pPr>
            <w:r>
              <w:t>S</w:t>
            </w:r>
          </w:p>
        </w:tc>
        <w:tc>
          <w:tcPr>
            <w:tcW w:w="850" w:type="dxa"/>
          </w:tcPr>
          <w:p w14:paraId="429BE7EB" w14:textId="6791C492" w:rsidR="004954B0" w:rsidRDefault="00FA05A2" w:rsidP="00FA05A2">
            <w:pPr>
              <w:ind w:left="0" w:firstLine="0"/>
              <w:jc w:val="center"/>
            </w:pPr>
            <w:r>
              <w:t>S</w:t>
            </w:r>
          </w:p>
        </w:tc>
        <w:tc>
          <w:tcPr>
            <w:tcW w:w="851" w:type="dxa"/>
          </w:tcPr>
          <w:p w14:paraId="721CF491" w14:textId="5E2F0761" w:rsidR="004954B0" w:rsidRDefault="00FA05A2" w:rsidP="00FA05A2">
            <w:pPr>
              <w:ind w:left="0" w:firstLine="0"/>
              <w:jc w:val="center"/>
            </w:pPr>
            <w:r>
              <w:t>S</w:t>
            </w:r>
          </w:p>
        </w:tc>
        <w:tc>
          <w:tcPr>
            <w:tcW w:w="850" w:type="dxa"/>
          </w:tcPr>
          <w:p w14:paraId="5BDF427B" w14:textId="4D3AF51F" w:rsidR="004954B0" w:rsidRDefault="00FA05A2" w:rsidP="00FA05A2">
            <w:pPr>
              <w:ind w:left="0" w:firstLine="0"/>
              <w:jc w:val="center"/>
            </w:pPr>
            <w:r>
              <w:t>S</w:t>
            </w:r>
          </w:p>
        </w:tc>
      </w:tr>
      <w:tr w:rsidR="004954B0" w14:paraId="7C1CFEB4" w14:textId="77777777" w:rsidTr="00745F0B">
        <w:trPr>
          <w:jc w:val="center"/>
        </w:trPr>
        <w:tc>
          <w:tcPr>
            <w:tcW w:w="709" w:type="dxa"/>
          </w:tcPr>
          <w:p w14:paraId="73014FAD" w14:textId="5B14F8E0" w:rsidR="004954B0" w:rsidRDefault="00FA05A2" w:rsidP="00FA05A2">
            <w:pPr>
              <w:ind w:left="0" w:firstLine="0"/>
              <w:jc w:val="center"/>
            </w:pPr>
            <w:r>
              <w:t>P2</w:t>
            </w:r>
          </w:p>
        </w:tc>
        <w:tc>
          <w:tcPr>
            <w:tcW w:w="850" w:type="dxa"/>
          </w:tcPr>
          <w:p w14:paraId="145A8DD8" w14:textId="69DA7AC7" w:rsidR="004954B0" w:rsidRDefault="00FA05A2" w:rsidP="00FA05A2">
            <w:pPr>
              <w:ind w:left="0" w:firstLine="0"/>
              <w:jc w:val="center"/>
            </w:pPr>
            <w:r>
              <w:t>S</w:t>
            </w:r>
          </w:p>
        </w:tc>
        <w:tc>
          <w:tcPr>
            <w:tcW w:w="851" w:type="dxa"/>
          </w:tcPr>
          <w:p w14:paraId="710063D1" w14:textId="3A36D608" w:rsidR="004954B0" w:rsidRDefault="00FA05A2" w:rsidP="00FA05A2">
            <w:pPr>
              <w:ind w:left="0" w:firstLine="0"/>
              <w:jc w:val="center"/>
            </w:pPr>
            <w:r>
              <w:t>S</w:t>
            </w:r>
          </w:p>
        </w:tc>
        <w:tc>
          <w:tcPr>
            <w:tcW w:w="850" w:type="dxa"/>
          </w:tcPr>
          <w:p w14:paraId="37024CA7" w14:textId="7EC9CDDC" w:rsidR="004954B0" w:rsidRDefault="00FA05A2" w:rsidP="00FA05A2">
            <w:pPr>
              <w:ind w:left="0" w:firstLine="0"/>
              <w:jc w:val="center"/>
            </w:pPr>
            <w:r>
              <w:t>S</w:t>
            </w:r>
          </w:p>
        </w:tc>
        <w:tc>
          <w:tcPr>
            <w:tcW w:w="851" w:type="dxa"/>
          </w:tcPr>
          <w:p w14:paraId="6E4362BB" w14:textId="1EEB5E78" w:rsidR="004954B0" w:rsidRDefault="00FA05A2" w:rsidP="00FA05A2">
            <w:pPr>
              <w:ind w:left="0" w:firstLine="0"/>
              <w:jc w:val="center"/>
            </w:pPr>
            <w:r>
              <w:t>S</w:t>
            </w:r>
          </w:p>
        </w:tc>
        <w:tc>
          <w:tcPr>
            <w:tcW w:w="850" w:type="dxa"/>
          </w:tcPr>
          <w:p w14:paraId="2A2F8563" w14:textId="4693EAA6" w:rsidR="004954B0" w:rsidRDefault="00FA05A2" w:rsidP="00FA05A2">
            <w:pPr>
              <w:ind w:left="0" w:firstLine="0"/>
              <w:jc w:val="center"/>
            </w:pPr>
            <w:r>
              <w:t>S</w:t>
            </w:r>
          </w:p>
        </w:tc>
      </w:tr>
      <w:tr w:rsidR="004954B0" w14:paraId="424743A4" w14:textId="77777777" w:rsidTr="00745F0B">
        <w:trPr>
          <w:jc w:val="center"/>
        </w:trPr>
        <w:tc>
          <w:tcPr>
            <w:tcW w:w="709" w:type="dxa"/>
          </w:tcPr>
          <w:p w14:paraId="7F643420" w14:textId="6642DC90" w:rsidR="004954B0" w:rsidRDefault="00FA05A2" w:rsidP="00FA05A2">
            <w:pPr>
              <w:ind w:left="0" w:firstLine="0"/>
              <w:jc w:val="center"/>
            </w:pPr>
            <w:r>
              <w:t>P3</w:t>
            </w:r>
          </w:p>
        </w:tc>
        <w:tc>
          <w:tcPr>
            <w:tcW w:w="850" w:type="dxa"/>
          </w:tcPr>
          <w:p w14:paraId="4230AFD4" w14:textId="64BDBE75" w:rsidR="004954B0" w:rsidRDefault="00FA05A2" w:rsidP="00FA05A2">
            <w:pPr>
              <w:ind w:left="0" w:firstLine="0"/>
              <w:jc w:val="center"/>
            </w:pPr>
            <w:r>
              <w:t>S</w:t>
            </w:r>
          </w:p>
        </w:tc>
        <w:tc>
          <w:tcPr>
            <w:tcW w:w="851" w:type="dxa"/>
          </w:tcPr>
          <w:p w14:paraId="60D629C3" w14:textId="6136AF59" w:rsidR="004954B0" w:rsidRDefault="00FA05A2" w:rsidP="00FA05A2">
            <w:pPr>
              <w:ind w:left="0" w:firstLine="0"/>
              <w:jc w:val="center"/>
            </w:pPr>
            <w:r>
              <w:t>S</w:t>
            </w:r>
          </w:p>
        </w:tc>
        <w:tc>
          <w:tcPr>
            <w:tcW w:w="850" w:type="dxa"/>
          </w:tcPr>
          <w:p w14:paraId="130CFE33" w14:textId="09F1CAAB" w:rsidR="004954B0" w:rsidRDefault="00FA05A2" w:rsidP="00FA05A2">
            <w:pPr>
              <w:ind w:left="0" w:firstLine="0"/>
              <w:jc w:val="center"/>
            </w:pPr>
            <w:r>
              <w:t>S</w:t>
            </w:r>
          </w:p>
        </w:tc>
        <w:tc>
          <w:tcPr>
            <w:tcW w:w="851" w:type="dxa"/>
          </w:tcPr>
          <w:p w14:paraId="7480B4A1" w14:textId="1BF8B3BA" w:rsidR="004954B0" w:rsidRDefault="00FA05A2" w:rsidP="00FA05A2">
            <w:pPr>
              <w:ind w:left="0" w:firstLine="0"/>
              <w:jc w:val="center"/>
            </w:pPr>
            <w:r>
              <w:t>S</w:t>
            </w:r>
          </w:p>
        </w:tc>
        <w:tc>
          <w:tcPr>
            <w:tcW w:w="850" w:type="dxa"/>
          </w:tcPr>
          <w:p w14:paraId="089E76FB" w14:textId="2F13A37D" w:rsidR="004954B0" w:rsidRDefault="00FA05A2" w:rsidP="00FA05A2">
            <w:pPr>
              <w:ind w:left="0" w:firstLine="0"/>
              <w:jc w:val="center"/>
            </w:pPr>
            <w:r>
              <w:t>S</w:t>
            </w:r>
          </w:p>
        </w:tc>
      </w:tr>
      <w:tr w:rsidR="004954B0" w14:paraId="3FD24ABD" w14:textId="77777777" w:rsidTr="00745F0B">
        <w:trPr>
          <w:jc w:val="center"/>
        </w:trPr>
        <w:tc>
          <w:tcPr>
            <w:tcW w:w="709" w:type="dxa"/>
          </w:tcPr>
          <w:p w14:paraId="42FAB6DB" w14:textId="6154337D" w:rsidR="004954B0" w:rsidRDefault="00FA05A2" w:rsidP="00FA05A2">
            <w:pPr>
              <w:ind w:left="0" w:firstLine="0"/>
              <w:jc w:val="center"/>
            </w:pPr>
            <w:r>
              <w:t>P4</w:t>
            </w:r>
          </w:p>
        </w:tc>
        <w:tc>
          <w:tcPr>
            <w:tcW w:w="850" w:type="dxa"/>
          </w:tcPr>
          <w:p w14:paraId="2745C5F4" w14:textId="1F73BFBD" w:rsidR="004954B0" w:rsidRDefault="00FA05A2" w:rsidP="00FA05A2">
            <w:pPr>
              <w:ind w:left="0" w:firstLine="0"/>
              <w:jc w:val="center"/>
            </w:pPr>
            <w:r>
              <w:t>S</w:t>
            </w:r>
          </w:p>
        </w:tc>
        <w:tc>
          <w:tcPr>
            <w:tcW w:w="851" w:type="dxa"/>
          </w:tcPr>
          <w:p w14:paraId="3AC7E5AD" w14:textId="368F7A85" w:rsidR="004954B0" w:rsidRDefault="00FA05A2" w:rsidP="00FA05A2">
            <w:pPr>
              <w:ind w:left="0" w:firstLine="0"/>
              <w:jc w:val="center"/>
            </w:pPr>
            <w:r>
              <w:t>S</w:t>
            </w:r>
          </w:p>
        </w:tc>
        <w:tc>
          <w:tcPr>
            <w:tcW w:w="850" w:type="dxa"/>
          </w:tcPr>
          <w:p w14:paraId="21C2F4FE" w14:textId="395C1762" w:rsidR="004954B0" w:rsidRDefault="00FA05A2" w:rsidP="00FA05A2">
            <w:pPr>
              <w:ind w:left="0" w:firstLine="0"/>
              <w:jc w:val="center"/>
            </w:pPr>
            <w:r>
              <w:t>S</w:t>
            </w:r>
          </w:p>
        </w:tc>
        <w:tc>
          <w:tcPr>
            <w:tcW w:w="851" w:type="dxa"/>
          </w:tcPr>
          <w:p w14:paraId="4F3D7144" w14:textId="1CF9E6FE" w:rsidR="004954B0" w:rsidRDefault="00FA05A2" w:rsidP="00FA05A2">
            <w:pPr>
              <w:ind w:left="0" w:firstLine="0"/>
              <w:jc w:val="center"/>
            </w:pPr>
            <w:r>
              <w:t>S</w:t>
            </w:r>
          </w:p>
        </w:tc>
        <w:tc>
          <w:tcPr>
            <w:tcW w:w="850" w:type="dxa"/>
          </w:tcPr>
          <w:p w14:paraId="032F1200" w14:textId="3A1F5054" w:rsidR="004954B0" w:rsidRDefault="00FA05A2" w:rsidP="00FA05A2">
            <w:pPr>
              <w:ind w:left="0" w:firstLine="0"/>
              <w:jc w:val="center"/>
            </w:pPr>
            <w:r>
              <w:t>S</w:t>
            </w:r>
          </w:p>
        </w:tc>
      </w:tr>
      <w:tr w:rsidR="004954B0" w14:paraId="30E2CCB5" w14:textId="77777777" w:rsidTr="00745F0B">
        <w:trPr>
          <w:jc w:val="center"/>
        </w:trPr>
        <w:tc>
          <w:tcPr>
            <w:tcW w:w="709" w:type="dxa"/>
          </w:tcPr>
          <w:p w14:paraId="018A0C1C" w14:textId="4A2835A0" w:rsidR="004954B0" w:rsidRDefault="00FA05A2" w:rsidP="00FA05A2">
            <w:pPr>
              <w:ind w:left="0" w:firstLine="0"/>
              <w:jc w:val="center"/>
            </w:pPr>
            <w:r>
              <w:t>P5</w:t>
            </w:r>
          </w:p>
        </w:tc>
        <w:tc>
          <w:tcPr>
            <w:tcW w:w="850" w:type="dxa"/>
          </w:tcPr>
          <w:p w14:paraId="27FF3151" w14:textId="5E5966E1" w:rsidR="004954B0" w:rsidRDefault="00FA05A2" w:rsidP="00FA05A2">
            <w:pPr>
              <w:ind w:left="0" w:firstLine="0"/>
              <w:jc w:val="center"/>
            </w:pPr>
            <w:r>
              <w:t>S</w:t>
            </w:r>
          </w:p>
        </w:tc>
        <w:tc>
          <w:tcPr>
            <w:tcW w:w="851" w:type="dxa"/>
          </w:tcPr>
          <w:p w14:paraId="0413AB2D" w14:textId="5E406844" w:rsidR="004954B0" w:rsidRDefault="00FA05A2" w:rsidP="00FA05A2">
            <w:pPr>
              <w:ind w:left="0" w:firstLine="0"/>
              <w:jc w:val="center"/>
            </w:pPr>
            <w:r>
              <w:t>SB</w:t>
            </w:r>
          </w:p>
        </w:tc>
        <w:tc>
          <w:tcPr>
            <w:tcW w:w="850" w:type="dxa"/>
          </w:tcPr>
          <w:p w14:paraId="019A858D" w14:textId="133DE080" w:rsidR="004954B0" w:rsidRDefault="00FA05A2" w:rsidP="00FA05A2">
            <w:pPr>
              <w:ind w:left="0" w:firstLine="0"/>
              <w:jc w:val="center"/>
            </w:pPr>
            <w:r>
              <w:t>S</w:t>
            </w:r>
          </w:p>
        </w:tc>
        <w:tc>
          <w:tcPr>
            <w:tcW w:w="851" w:type="dxa"/>
          </w:tcPr>
          <w:p w14:paraId="200223CA" w14:textId="47DA5070" w:rsidR="004954B0" w:rsidRDefault="00FA05A2" w:rsidP="00FA05A2">
            <w:pPr>
              <w:ind w:left="0" w:firstLine="0"/>
              <w:jc w:val="center"/>
            </w:pPr>
            <w:r>
              <w:t>S</w:t>
            </w:r>
          </w:p>
        </w:tc>
        <w:tc>
          <w:tcPr>
            <w:tcW w:w="850" w:type="dxa"/>
          </w:tcPr>
          <w:p w14:paraId="0D23C900" w14:textId="1D4CAC89" w:rsidR="004954B0" w:rsidRDefault="00FA05A2" w:rsidP="00FA05A2">
            <w:pPr>
              <w:ind w:left="0" w:firstLine="0"/>
              <w:jc w:val="center"/>
            </w:pPr>
            <w:r>
              <w:t>S</w:t>
            </w:r>
          </w:p>
        </w:tc>
      </w:tr>
      <w:tr w:rsidR="004954B0" w14:paraId="4B9DB6CC" w14:textId="77777777" w:rsidTr="00745F0B">
        <w:trPr>
          <w:jc w:val="center"/>
        </w:trPr>
        <w:tc>
          <w:tcPr>
            <w:tcW w:w="709" w:type="dxa"/>
          </w:tcPr>
          <w:p w14:paraId="07D40F14" w14:textId="628B99EB" w:rsidR="004954B0" w:rsidRDefault="00FA05A2" w:rsidP="00FA05A2">
            <w:pPr>
              <w:ind w:left="0" w:firstLine="0"/>
              <w:jc w:val="center"/>
            </w:pPr>
            <w:r>
              <w:t>P6</w:t>
            </w:r>
          </w:p>
        </w:tc>
        <w:tc>
          <w:tcPr>
            <w:tcW w:w="850" w:type="dxa"/>
          </w:tcPr>
          <w:p w14:paraId="6D532524" w14:textId="2183C110" w:rsidR="004954B0" w:rsidRDefault="00FA05A2" w:rsidP="00FA05A2">
            <w:pPr>
              <w:ind w:left="0" w:firstLine="0"/>
              <w:jc w:val="center"/>
            </w:pPr>
            <w:r>
              <w:t>S</w:t>
            </w:r>
          </w:p>
        </w:tc>
        <w:tc>
          <w:tcPr>
            <w:tcW w:w="851" w:type="dxa"/>
          </w:tcPr>
          <w:p w14:paraId="29C4BCBB" w14:textId="11E31265" w:rsidR="004954B0" w:rsidRDefault="00FA05A2" w:rsidP="00FA05A2">
            <w:pPr>
              <w:ind w:left="0" w:firstLine="0"/>
              <w:jc w:val="center"/>
            </w:pPr>
            <w:r>
              <w:t>S</w:t>
            </w:r>
          </w:p>
        </w:tc>
        <w:tc>
          <w:tcPr>
            <w:tcW w:w="850" w:type="dxa"/>
          </w:tcPr>
          <w:p w14:paraId="7B892613" w14:textId="59EC71A1" w:rsidR="004954B0" w:rsidRDefault="00FA05A2" w:rsidP="00FA05A2">
            <w:pPr>
              <w:ind w:left="0" w:firstLine="0"/>
              <w:jc w:val="center"/>
            </w:pPr>
            <w:r>
              <w:t>S</w:t>
            </w:r>
          </w:p>
        </w:tc>
        <w:tc>
          <w:tcPr>
            <w:tcW w:w="851" w:type="dxa"/>
          </w:tcPr>
          <w:p w14:paraId="5786A66E" w14:textId="67ECE9C5" w:rsidR="004954B0" w:rsidRDefault="00FA05A2" w:rsidP="00FA05A2">
            <w:pPr>
              <w:ind w:left="0" w:firstLine="0"/>
              <w:jc w:val="center"/>
            </w:pPr>
            <w:r>
              <w:t>SB</w:t>
            </w:r>
          </w:p>
        </w:tc>
        <w:tc>
          <w:tcPr>
            <w:tcW w:w="850" w:type="dxa"/>
          </w:tcPr>
          <w:p w14:paraId="63ABA9CB" w14:textId="7CE7FC5A" w:rsidR="004954B0" w:rsidRDefault="00FA05A2" w:rsidP="00FA05A2">
            <w:pPr>
              <w:ind w:left="0" w:firstLine="0"/>
              <w:jc w:val="center"/>
            </w:pPr>
            <w:r>
              <w:t>S</w:t>
            </w:r>
          </w:p>
        </w:tc>
      </w:tr>
      <w:tr w:rsidR="004954B0" w14:paraId="517E902D" w14:textId="77777777" w:rsidTr="00745F0B">
        <w:trPr>
          <w:jc w:val="center"/>
        </w:trPr>
        <w:tc>
          <w:tcPr>
            <w:tcW w:w="709" w:type="dxa"/>
          </w:tcPr>
          <w:p w14:paraId="7C7A9915" w14:textId="37085B9D" w:rsidR="004954B0" w:rsidRDefault="00FA05A2" w:rsidP="00FA05A2">
            <w:pPr>
              <w:ind w:left="0" w:firstLine="0"/>
              <w:jc w:val="center"/>
            </w:pPr>
            <w:r>
              <w:t>P7</w:t>
            </w:r>
          </w:p>
        </w:tc>
        <w:tc>
          <w:tcPr>
            <w:tcW w:w="850" w:type="dxa"/>
          </w:tcPr>
          <w:p w14:paraId="064FA6D4" w14:textId="56924C9E" w:rsidR="004954B0" w:rsidRDefault="00FA05A2" w:rsidP="00FA05A2">
            <w:pPr>
              <w:ind w:left="0" w:firstLine="0"/>
              <w:jc w:val="center"/>
            </w:pPr>
            <w:r>
              <w:t>S</w:t>
            </w:r>
          </w:p>
        </w:tc>
        <w:tc>
          <w:tcPr>
            <w:tcW w:w="851" w:type="dxa"/>
          </w:tcPr>
          <w:p w14:paraId="38BFD195" w14:textId="4F457778" w:rsidR="004954B0" w:rsidRDefault="00FA05A2" w:rsidP="00FA05A2">
            <w:pPr>
              <w:ind w:left="0" w:firstLine="0"/>
              <w:jc w:val="center"/>
            </w:pPr>
            <w:r>
              <w:t>S</w:t>
            </w:r>
          </w:p>
        </w:tc>
        <w:tc>
          <w:tcPr>
            <w:tcW w:w="850" w:type="dxa"/>
          </w:tcPr>
          <w:p w14:paraId="31D80E4E" w14:textId="5ED02380" w:rsidR="004954B0" w:rsidRDefault="00FA05A2" w:rsidP="00FA05A2">
            <w:pPr>
              <w:ind w:left="0" w:firstLine="0"/>
              <w:jc w:val="center"/>
            </w:pPr>
            <w:r>
              <w:t>S</w:t>
            </w:r>
          </w:p>
        </w:tc>
        <w:tc>
          <w:tcPr>
            <w:tcW w:w="851" w:type="dxa"/>
          </w:tcPr>
          <w:p w14:paraId="48A9A39F" w14:textId="0848CC8F" w:rsidR="004954B0" w:rsidRDefault="00FA05A2" w:rsidP="00FA05A2">
            <w:pPr>
              <w:ind w:left="0" w:firstLine="0"/>
              <w:jc w:val="center"/>
            </w:pPr>
            <w:r>
              <w:t>S</w:t>
            </w:r>
          </w:p>
        </w:tc>
        <w:tc>
          <w:tcPr>
            <w:tcW w:w="850" w:type="dxa"/>
          </w:tcPr>
          <w:p w14:paraId="2EF6EA12" w14:textId="6AC8F39E" w:rsidR="004954B0" w:rsidRDefault="00FA05A2" w:rsidP="00FA05A2">
            <w:pPr>
              <w:ind w:left="0" w:firstLine="0"/>
              <w:jc w:val="center"/>
            </w:pPr>
            <w:r>
              <w:t>S</w:t>
            </w:r>
          </w:p>
        </w:tc>
      </w:tr>
      <w:tr w:rsidR="004954B0" w14:paraId="644D502E" w14:textId="77777777" w:rsidTr="00745F0B">
        <w:trPr>
          <w:jc w:val="center"/>
        </w:trPr>
        <w:tc>
          <w:tcPr>
            <w:tcW w:w="709" w:type="dxa"/>
          </w:tcPr>
          <w:p w14:paraId="7F6DEDCE" w14:textId="2363B60D" w:rsidR="004954B0" w:rsidRDefault="00FA05A2" w:rsidP="00FA05A2">
            <w:pPr>
              <w:ind w:left="0" w:firstLine="0"/>
              <w:jc w:val="center"/>
            </w:pPr>
            <w:r>
              <w:t>P8</w:t>
            </w:r>
          </w:p>
        </w:tc>
        <w:tc>
          <w:tcPr>
            <w:tcW w:w="850" w:type="dxa"/>
          </w:tcPr>
          <w:p w14:paraId="3748E169" w14:textId="45922004" w:rsidR="004954B0" w:rsidRDefault="00FA05A2" w:rsidP="00FA05A2">
            <w:pPr>
              <w:ind w:left="0" w:firstLine="0"/>
              <w:jc w:val="center"/>
            </w:pPr>
            <w:r>
              <w:t>S</w:t>
            </w:r>
          </w:p>
        </w:tc>
        <w:tc>
          <w:tcPr>
            <w:tcW w:w="851" w:type="dxa"/>
          </w:tcPr>
          <w:p w14:paraId="01FC5071" w14:textId="37051B13" w:rsidR="004954B0" w:rsidRDefault="00FA05A2" w:rsidP="00FA05A2">
            <w:pPr>
              <w:ind w:left="0" w:firstLine="0"/>
              <w:jc w:val="center"/>
            </w:pPr>
            <w:r>
              <w:t>S</w:t>
            </w:r>
          </w:p>
        </w:tc>
        <w:tc>
          <w:tcPr>
            <w:tcW w:w="850" w:type="dxa"/>
          </w:tcPr>
          <w:p w14:paraId="47A6A39E" w14:textId="71EEC28F" w:rsidR="004954B0" w:rsidRDefault="00FA05A2" w:rsidP="00FA05A2">
            <w:pPr>
              <w:ind w:left="0" w:firstLine="0"/>
              <w:jc w:val="center"/>
            </w:pPr>
            <w:r>
              <w:t>S</w:t>
            </w:r>
          </w:p>
        </w:tc>
        <w:tc>
          <w:tcPr>
            <w:tcW w:w="851" w:type="dxa"/>
          </w:tcPr>
          <w:p w14:paraId="5EDFB074" w14:textId="6BDC48F6" w:rsidR="004954B0" w:rsidRDefault="00FA05A2" w:rsidP="00FA05A2">
            <w:pPr>
              <w:ind w:left="0" w:firstLine="0"/>
              <w:jc w:val="center"/>
            </w:pPr>
            <w:r>
              <w:t>S</w:t>
            </w:r>
          </w:p>
        </w:tc>
        <w:tc>
          <w:tcPr>
            <w:tcW w:w="850" w:type="dxa"/>
          </w:tcPr>
          <w:p w14:paraId="46812AA2" w14:textId="636DBB45" w:rsidR="004954B0" w:rsidRDefault="00EC501B" w:rsidP="00FA05A2">
            <w:pPr>
              <w:ind w:left="0" w:firstLine="0"/>
              <w:jc w:val="center"/>
            </w:pPr>
            <w:r>
              <w:t>S</w:t>
            </w:r>
          </w:p>
        </w:tc>
      </w:tr>
    </w:tbl>
    <w:p w14:paraId="22CBD767" w14:textId="77777777" w:rsidR="003A1A27" w:rsidRDefault="003A1A27" w:rsidP="008A3FE8">
      <w:pPr>
        <w:pStyle w:val="ListParagraph"/>
        <w:pBdr>
          <w:top w:val="nil"/>
          <w:left w:val="nil"/>
          <w:bottom w:val="nil"/>
          <w:right w:val="nil"/>
          <w:between w:val="nil"/>
        </w:pBdr>
        <w:spacing w:after="0" w:line="240" w:lineRule="auto"/>
        <w:ind w:left="1530" w:firstLine="0"/>
      </w:pPr>
    </w:p>
    <w:p w14:paraId="17A15BD3" w14:textId="1429CDE0" w:rsidR="004954B0" w:rsidRDefault="00453CB3" w:rsidP="008A3FE8">
      <w:pPr>
        <w:pStyle w:val="ListParagraph"/>
        <w:pBdr>
          <w:top w:val="nil"/>
          <w:left w:val="nil"/>
          <w:bottom w:val="nil"/>
          <w:right w:val="nil"/>
          <w:between w:val="nil"/>
        </w:pBdr>
        <w:spacing w:after="0" w:line="240" w:lineRule="auto"/>
        <w:ind w:left="1530" w:firstLine="0"/>
      </w:pPr>
      <w:r>
        <w:t xml:space="preserve">Dari skenario tugas tugas yang diberikan akan dilakukan tingkat efficiency pada usability memerlukan hasil dari waktu pengerjaan dalam menyelesaikan tugas tugas yang diberikan untuk pengguna lama dan pengguna baru. Pengukuran waktu pengerjaan menggunakan stopwatch pada handphone untuk mempermudah. </w:t>
      </w:r>
    </w:p>
    <w:p w14:paraId="0DC2ED09" w14:textId="77777777" w:rsidR="00EC501B" w:rsidRDefault="00EC501B" w:rsidP="009067DE">
      <w:pPr>
        <w:pBdr>
          <w:top w:val="nil"/>
          <w:left w:val="nil"/>
          <w:bottom w:val="nil"/>
          <w:right w:val="nil"/>
          <w:between w:val="nil"/>
        </w:pBdr>
        <w:spacing w:after="0" w:line="240" w:lineRule="auto"/>
        <w:ind w:left="1170" w:firstLine="0"/>
      </w:pPr>
    </w:p>
    <w:p w14:paraId="66E64B8B" w14:textId="65A928FE" w:rsidR="00813DBA" w:rsidRDefault="00813DBA" w:rsidP="00813DBA">
      <w:pPr>
        <w:pStyle w:val="ListParagraph"/>
        <w:numPr>
          <w:ilvl w:val="0"/>
          <w:numId w:val="12"/>
        </w:numPr>
        <w:pBdr>
          <w:top w:val="nil"/>
          <w:left w:val="nil"/>
          <w:bottom w:val="nil"/>
          <w:right w:val="nil"/>
          <w:between w:val="nil"/>
        </w:pBdr>
        <w:spacing w:after="0" w:line="240" w:lineRule="auto"/>
      </w:pPr>
      <w:r>
        <w:t xml:space="preserve">PEMBAHASAN </w:t>
      </w:r>
    </w:p>
    <w:p w14:paraId="7220A0E8" w14:textId="6DF03E90" w:rsidR="009067DE" w:rsidRDefault="009067DE" w:rsidP="00813DBA">
      <w:pPr>
        <w:pStyle w:val="ListParagraph"/>
        <w:pBdr>
          <w:top w:val="nil"/>
          <w:left w:val="nil"/>
          <w:bottom w:val="nil"/>
          <w:right w:val="nil"/>
          <w:between w:val="nil"/>
        </w:pBdr>
        <w:spacing w:after="0" w:line="240" w:lineRule="auto"/>
        <w:ind w:left="1530" w:firstLine="0"/>
      </w:pPr>
      <w:r>
        <w:t xml:space="preserve">Setelah data sudah dikumpulkan semua, pada bab ini dilakukan analisis data yang telah dilakukan dari evaluasi usability untuk menghitung seberapa besar tingkat usability dari aplikasi automation facebook marketplace. Data yang terkumpul nantinya akan dihitung berdasarkan dari tiap kriteria usability-nya. </w:t>
      </w:r>
    </w:p>
    <w:p w14:paraId="349D1B0A" w14:textId="77777777" w:rsidR="00EC0D63" w:rsidRDefault="00EC0D63" w:rsidP="00813DBA">
      <w:pPr>
        <w:pStyle w:val="ListParagraph"/>
        <w:pBdr>
          <w:top w:val="nil"/>
          <w:left w:val="nil"/>
          <w:bottom w:val="nil"/>
          <w:right w:val="nil"/>
          <w:between w:val="nil"/>
        </w:pBdr>
        <w:spacing w:after="0" w:line="240" w:lineRule="auto"/>
        <w:ind w:left="1530" w:firstLine="0"/>
      </w:pPr>
    </w:p>
    <w:p w14:paraId="68C9EB3A" w14:textId="1FD96A47" w:rsidR="009067DE" w:rsidRDefault="009067DE" w:rsidP="00813DBA">
      <w:pPr>
        <w:pStyle w:val="ListParagraph"/>
        <w:numPr>
          <w:ilvl w:val="0"/>
          <w:numId w:val="15"/>
        </w:numPr>
        <w:pBdr>
          <w:top w:val="nil"/>
          <w:left w:val="nil"/>
          <w:bottom w:val="nil"/>
          <w:right w:val="nil"/>
          <w:between w:val="nil"/>
        </w:pBdr>
        <w:spacing w:after="0" w:line="240" w:lineRule="auto"/>
        <w:ind w:left="1778" w:hanging="248"/>
      </w:pPr>
      <w:r>
        <w:lastRenderedPageBreak/>
        <w:t>Kriteria Learnability</w:t>
      </w:r>
    </w:p>
    <w:p w14:paraId="6175055F" w14:textId="011359C5" w:rsidR="00453CB3" w:rsidRDefault="009067DE" w:rsidP="00813DBA">
      <w:pPr>
        <w:pStyle w:val="ListParagraph"/>
        <w:pBdr>
          <w:top w:val="nil"/>
          <w:left w:val="nil"/>
          <w:bottom w:val="nil"/>
          <w:right w:val="nil"/>
          <w:between w:val="nil"/>
        </w:pBdr>
        <w:spacing w:after="0" w:line="240" w:lineRule="auto"/>
        <w:ind w:left="1778" w:firstLine="0"/>
      </w:pPr>
      <w:r>
        <w:t>Learnability</w:t>
      </w:r>
      <w:r w:rsidR="00453CB3">
        <w:t xml:space="preserve"> diukur berdasarkan pengukuran rata rata waktu pada pengerjaan tugas tugas yang diberikan kepada pengguna lama dan pengguna baru. Dari rata rata perhitungan waktu pengguna lama akan dibagi dari hasi rata rata waktu pengguna baru. </w:t>
      </w:r>
    </w:p>
    <w:p w14:paraId="22FD420D" w14:textId="191DDB00" w:rsidR="00453CB3" w:rsidRDefault="00453CB3" w:rsidP="00813DBA">
      <w:pPr>
        <w:pStyle w:val="ListParagraph"/>
        <w:pBdr>
          <w:top w:val="nil"/>
          <w:left w:val="nil"/>
          <w:bottom w:val="nil"/>
          <w:right w:val="nil"/>
          <w:between w:val="nil"/>
        </w:pBdr>
        <w:spacing w:after="0" w:line="240" w:lineRule="auto"/>
        <w:ind w:left="1530" w:firstLine="0"/>
        <w:jc w:val="center"/>
      </w:pPr>
      <w:r>
        <w:t>Tabel</w:t>
      </w:r>
      <w:r w:rsidR="003A1A27">
        <w:t xml:space="preserve"> 3.2.</w:t>
      </w:r>
      <w:r>
        <w:t xml:space="preserve"> Waktu </w:t>
      </w:r>
      <w:r w:rsidR="003A1A27">
        <w:t>P</w:t>
      </w:r>
      <w:r>
        <w:t xml:space="preserve">engujian </w:t>
      </w:r>
      <w:r w:rsidR="003A1A27">
        <w:t>P</w:t>
      </w:r>
      <w:r>
        <w:t xml:space="preserve">engguna </w:t>
      </w:r>
      <w:r w:rsidR="003A1A27">
        <w:t>L</w:t>
      </w:r>
      <w:r>
        <w:t>ama</w:t>
      </w:r>
    </w:p>
    <w:tbl>
      <w:tblPr>
        <w:tblStyle w:val="TableGrid0"/>
        <w:tblW w:w="0" w:type="auto"/>
        <w:jc w:val="center"/>
        <w:tblLook w:val="04A0" w:firstRow="1" w:lastRow="0" w:firstColumn="1" w:lastColumn="0" w:noHBand="0" w:noVBand="1"/>
      </w:tblPr>
      <w:tblGrid>
        <w:gridCol w:w="450"/>
        <w:gridCol w:w="850"/>
        <w:gridCol w:w="851"/>
        <w:gridCol w:w="850"/>
        <w:gridCol w:w="851"/>
        <w:gridCol w:w="850"/>
        <w:gridCol w:w="729"/>
        <w:gridCol w:w="60"/>
      </w:tblGrid>
      <w:tr w:rsidR="00E92931" w14:paraId="2E3E0717" w14:textId="77777777" w:rsidTr="00745F0B">
        <w:trPr>
          <w:jc w:val="center"/>
        </w:trPr>
        <w:tc>
          <w:tcPr>
            <w:tcW w:w="450" w:type="dxa"/>
            <w:vMerge w:val="restart"/>
          </w:tcPr>
          <w:p w14:paraId="33E6B12A" w14:textId="66C4F22E" w:rsidR="00E92931" w:rsidRDefault="00E92931" w:rsidP="00E92931">
            <w:pPr>
              <w:pStyle w:val="ListParagraph"/>
              <w:ind w:left="0" w:firstLine="0"/>
              <w:jc w:val="center"/>
            </w:pPr>
            <w:r>
              <w:t>PL</w:t>
            </w:r>
          </w:p>
        </w:tc>
        <w:tc>
          <w:tcPr>
            <w:tcW w:w="5038" w:type="dxa"/>
            <w:gridSpan w:val="7"/>
          </w:tcPr>
          <w:p w14:paraId="610C419D" w14:textId="52EB8D2D" w:rsidR="00E92931" w:rsidRDefault="00E92931" w:rsidP="00E92931">
            <w:pPr>
              <w:pStyle w:val="ListParagraph"/>
              <w:ind w:left="0" w:firstLine="0"/>
              <w:jc w:val="center"/>
            </w:pPr>
            <w:r>
              <w:t>Waktu (s)</w:t>
            </w:r>
          </w:p>
        </w:tc>
      </w:tr>
      <w:tr w:rsidR="00E92931" w14:paraId="07F5E5B8" w14:textId="77777777" w:rsidTr="00745F0B">
        <w:trPr>
          <w:gridAfter w:val="1"/>
          <w:wAfter w:w="60" w:type="dxa"/>
          <w:jc w:val="center"/>
        </w:trPr>
        <w:tc>
          <w:tcPr>
            <w:tcW w:w="450" w:type="dxa"/>
            <w:vMerge/>
          </w:tcPr>
          <w:p w14:paraId="1CA2DC24" w14:textId="77777777" w:rsidR="00E92931" w:rsidRDefault="00E92931" w:rsidP="00E92931">
            <w:pPr>
              <w:pStyle w:val="ListParagraph"/>
              <w:ind w:left="0" w:firstLine="0"/>
              <w:jc w:val="center"/>
            </w:pPr>
          </w:p>
        </w:tc>
        <w:tc>
          <w:tcPr>
            <w:tcW w:w="850" w:type="dxa"/>
          </w:tcPr>
          <w:p w14:paraId="2EE4224D" w14:textId="59E90BD8" w:rsidR="00E92931" w:rsidRDefault="00E92931" w:rsidP="00E92931">
            <w:pPr>
              <w:pStyle w:val="ListParagraph"/>
              <w:ind w:left="0" w:firstLine="0"/>
              <w:jc w:val="center"/>
            </w:pPr>
            <w:r>
              <w:t>Task 1</w:t>
            </w:r>
          </w:p>
        </w:tc>
        <w:tc>
          <w:tcPr>
            <w:tcW w:w="851" w:type="dxa"/>
          </w:tcPr>
          <w:p w14:paraId="0104B9EB" w14:textId="5C784851" w:rsidR="00E92931" w:rsidRDefault="00E92931" w:rsidP="00E92931">
            <w:pPr>
              <w:pStyle w:val="ListParagraph"/>
              <w:ind w:left="0" w:firstLine="0"/>
              <w:jc w:val="center"/>
            </w:pPr>
            <w:r>
              <w:t>Task 2</w:t>
            </w:r>
          </w:p>
        </w:tc>
        <w:tc>
          <w:tcPr>
            <w:tcW w:w="850" w:type="dxa"/>
          </w:tcPr>
          <w:p w14:paraId="2D5D2CF6" w14:textId="0D7B2604" w:rsidR="00E92931" w:rsidRDefault="00E92931" w:rsidP="00E92931">
            <w:pPr>
              <w:pStyle w:val="ListParagraph"/>
              <w:ind w:left="0" w:firstLine="0"/>
              <w:jc w:val="center"/>
            </w:pPr>
            <w:r>
              <w:t>Task 3</w:t>
            </w:r>
          </w:p>
        </w:tc>
        <w:tc>
          <w:tcPr>
            <w:tcW w:w="851" w:type="dxa"/>
          </w:tcPr>
          <w:p w14:paraId="6A92A2DF" w14:textId="486E3215" w:rsidR="00E92931" w:rsidRDefault="00E92931" w:rsidP="00E92931">
            <w:pPr>
              <w:pStyle w:val="ListParagraph"/>
              <w:ind w:left="0" w:firstLine="0"/>
              <w:jc w:val="center"/>
            </w:pPr>
            <w:r>
              <w:t>Task 4</w:t>
            </w:r>
          </w:p>
        </w:tc>
        <w:tc>
          <w:tcPr>
            <w:tcW w:w="850" w:type="dxa"/>
          </w:tcPr>
          <w:p w14:paraId="167F31A0" w14:textId="4684262C" w:rsidR="00E92931" w:rsidRDefault="00E92931" w:rsidP="00E92931">
            <w:pPr>
              <w:pStyle w:val="ListParagraph"/>
              <w:ind w:left="0" w:firstLine="0"/>
              <w:jc w:val="center"/>
            </w:pPr>
            <w:r>
              <w:t>Task 5</w:t>
            </w:r>
          </w:p>
        </w:tc>
        <w:tc>
          <w:tcPr>
            <w:tcW w:w="729" w:type="dxa"/>
          </w:tcPr>
          <w:p w14:paraId="289F726F" w14:textId="78E1E3A1" w:rsidR="00E92931" w:rsidRDefault="00E92931" w:rsidP="00E92931">
            <w:pPr>
              <w:pStyle w:val="ListParagraph"/>
              <w:ind w:left="0" w:firstLine="0"/>
              <w:jc w:val="center"/>
            </w:pPr>
            <w:r>
              <w:t>Total</w:t>
            </w:r>
          </w:p>
        </w:tc>
      </w:tr>
      <w:tr w:rsidR="00453CB3" w14:paraId="3AB6D4F5" w14:textId="77777777" w:rsidTr="00745F0B">
        <w:trPr>
          <w:gridAfter w:val="1"/>
          <w:wAfter w:w="60" w:type="dxa"/>
          <w:jc w:val="center"/>
        </w:trPr>
        <w:tc>
          <w:tcPr>
            <w:tcW w:w="450" w:type="dxa"/>
          </w:tcPr>
          <w:p w14:paraId="7F7A6BB4" w14:textId="2ED71764" w:rsidR="00453CB3" w:rsidRDefault="00E92931" w:rsidP="00E92931">
            <w:pPr>
              <w:pStyle w:val="ListParagraph"/>
              <w:ind w:left="0" w:firstLine="0"/>
              <w:jc w:val="center"/>
            </w:pPr>
            <w:r>
              <w:t>P1</w:t>
            </w:r>
          </w:p>
        </w:tc>
        <w:tc>
          <w:tcPr>
            <w:tcW w:w="850" w:type="dxa"/>
          </w:tcPr>
          <w:p w14:paraId="1682CA82" w14:textId="40D96F4E" w:rsidR="00453CB3" w:rsidRDefault="00B33853" w:rsidP="00E92931">
            <w:pPr>
              <w:pStyle w:val="ListParagraph"/>
              <w:ind w:left="0" w:firstLine="0"/>
              <w:jc w:val="center"/>
            </w:pPr>
            <w:r>
              <w:t>20</w:t>
            </w:r>
          </w:p>
        </w:tc>
        <w:tc>
          <w:tcPr>
            <w:tcW w:w="851" w:type="dxa"/>
          </w:tcPr>
          <w:p w14:paraId="329FA948" w14:textId="5C21A221" w:rsidR="00453CB3" w:rsidRDefault="00B33853" w:rsidP="00E92931">
            <w:pPr>
              <w:pStyle w:val="ListParagraph"/>
              <w:ind w:left="0" w:firstLine="0"/>
              <w:jc w:val="center"/>
            </w:pPr>
            <w:r>
              <w:t>60</w:t>
            </w:r>
          </w:p>
        </w:tc>
        <w:tc>
          <w:tcPr>
            <w:tcW w:w="850" w:type="dxa"/>
          </w:tcPr>
          <w:p w14:paraId="322DF0A5" w14:textId="1DA5093E" w:rsidR="00453CB3" w:rsidRDefault="00B33853" w:rsidP="00E92931">
            <w:pPr>
              <w:pStyle w:val="ListParagraph"/>
              <w:ind w:left="0" w:firstLine="0"/>
              <w:jc w:val="center"/>
            </w:pPr>
            <w:r>
              <w:t>45</w:t>
            </w:r>
          </w:p>
        </w:tc>
        <w:tc>
          <w:tcPr>
            <w:tcW w:w="851" w:type="dxa"/>
          </w:tcPr>
          <w:p w14:paraId="2775BA57" w14:textId="0C8F5650" w:rsidR="00453CB3" w:rsidRDefault="00B33853" w:rsidP="00E92931">
            <w:pPr>
              <w:pStyle w:val="ListParagraph"/>
              <w:ind w:left="0" w:firstLine="0"/>
              <w:jc w:val="center"/>
            </w:pPr>
            <w:r>
              <w:t>30</w:t>
            </w:r>
          </w:p>
        </w:tc>
        <w:tc>
          <w:tcPr>
            <w:tcW w:w="850" w:type="dxa"/>
          </w:tcPr>
          <w:p w14:paraId="6A7A719F" w14:textId="74BB0764" w:rsidR="00453CB3" w:rsidRDefault="00B33853" w:rsidP="00E92931">
            <w:pPr>
              <w:pStyle w:val="ListParagraph"/>
              <w:ind w:left="0" w:firstLine="0"/>
              <w:jc w:val="center"/>
            </w:pPr>
            <w:r>
              <w:t>15</w:t>
            </w:r>
          </w:p>
        </w:tc>
        <w:tc>
          <w:tcPr>
            <w:tcW w:w="729" w:type="dxa"/>
          </w:tcPr>
          <w:p w14:paraId="7665CEAE" w14:textId="3C895C84" w:rsidR="00453CB3" w:rsidRDefault="00B33853" w:rsidP="00E92931">
            <w:pPr>
              <w:pStyle w:val="ListParagraph"/>
              <w:ind w:left="0" w:firstLine="0"/>
              <w:jc w:val="center"/>
            </w:pPr>
            <w:r>
              <w:t>170</w:t>
            </w:r>
          </w:p>
        </w:tc>
      </w:tr>
      <w:tr w:rsidR="00453CB3" w14:paraId="353694E4" w14:textId="77777777" w:rsidTr="00745F0B">
        <w:trPr>
          <w:gridAfter w:val="1"/>
          <w:wAfter w:w="60" w:type="dxa"/>
          <w:jc w:val="center"/>
        </w:trPr>
        <w:tc>
          <w:tcPr>
            <w:tcW w:w="450" w:type="dxa"/>
          </w:tcPr>
          <w:p w14:paraId="13149CA3" w14:textId="4DE4DD6D" w:rsidR="00453CB3" w:rsidRDefault="00E92931" w:rsidP="00E92931">
            <w:pPr>
              <w:pStyle w:val="ListParagraph"/>
              <w:ind w:left="0" w:firstLine="0"/>
              <w:jc w:val="center"/>
            </w:pPr>
            <w:r>
              <w:t>P2</w:t>
            </w:r>
          </w:p>
        </w:tc>
        <w:tc>
          <w:tcPr>
            <w:tcW w:w="850" w:type="dxa"/>
          </w:tcPr>
          <w:p w14:paraId="18C9E6B2" w14:textId="0D6CD88A" w:rsidR="00453CB3" w:rsidRDefault="00B33853" w:rsidP="00E92931">
            <w:pPr>
              <w:pStyle w:val="ListParagraph"/>
              <w:ind w:left="0" w:firstLine="0"/>
              <w:jc w:val="center"/>
            </w:pPr>
            <w:r>
              <w:t>30</w:t>
            </w:r>
          </w:p>
        </w:tc>
        <w:tc>
          <w:tcPr>
            <w:tcW w:w="851" w:type="dxa"/>
          </w:tcPr>
          <w:p w14:paraId="14A3E719" w14:textId="134842E7" w:rsidR="00453CB3" w:rsidRDefault="00B33853" w:rsidP="00E92931">
            <w:pPr>
              <w:pStyle w:val="ListParagraph"/>
              <w:ind w:left="0" w:firstLine="0"/>
              <w:jc w:val="center"/>
            </w:pPr>
            <w:r>
              <w:t>58</w:t>
            </w:r>
          </w:p>
        </w:tc>
        <w:tc>
          <w:tcPr>
            <w:tcW w:w="850" w:type="dxa"/>
          </w:tcPr>
          <w:p w14:paraId="6EE578E7" w14:textId="177383BD" w:rsidR="00453CB3" w:rsidRDefault="00B33853" w:rsidP="00E92931">
            <w:pPr>
              <w:pStyle w:val="ListParagraph"/>
              <w:ind w:left="0" w:firstLine="0"/>
              <w:jc w:val="center"/>
            </w:pPr>
            <w:r>
              <w:t>54</w:t>
            </w:r>
          </w:p>
        </w:tc>
        <w:tc>
          <w:tcPr>
            <w:tcW w:w="851" w:type="dxa"/>
          </w:tcPr>
          <w:p w14:paraId="745C396A" w14:textId="0267E9CD" w:rsidR="00453CB3" w:rsidRDefault="00B33853" w:rsidP="00E92931">
            <w:pPr>
              <w:pStyle w:val="ListParagraph"/>
              <w:ind w:left="0" w:firstLine="0"/>
              <w:jc w:val="center"/>
            </w:pPr>
            <w:r>
              <w:t>36</w:t>
            </w:r>
          </w:p>
        </w:tc>
        <w:tc>
          <w:tcPr>
            <w:tcW w:w="850" w:type="dxa"/>
          </w:tcPr>
          <w:p w14:paraId="11138F52" w14:textId="7BCCC845" w:rsidR="00453CB3" w:rsidRDefault="00B33853" w:rsidP="00E92931">
            <w:pPr>
              <w:pStyle w:val="ListParagraph"/>
              <w:ind w:left="0" w:firstLine="0"/>
              <w:jc w:val="center"/>
            </w:pPr>
            <w:r>
              <w:t>28</w:t>
            </w:r>
          </w:p>
        </w:tc>
        <w:tc>
          <w:tcPr>
            <w:tcW w:w="729" w:type="dxa"/>
          </w:tcPr>
          <w:p w14:paraId="366E0159" w14:textId="2A9402B8" w:rsidR="00453CB3" w:rsidRDefault="00B33853" w:rsidP="00E92931">
            <w:pPr>
              <w:pStyle w:val="ListParagraph"/>
              <w:ind w:left="0" w:firstLine="0"/>
              <w:jc w:val="center"/>
            </w:pPr>
            <w:r>
              <w:t>206</w:t>
            </w:r>
          </w:p>
        </w:tc>
      </w:tr>
      <w:tr w:rsidR="00453CB3" w14:paraId="28C6D984" w14:textId="77777777" w:rsidTr="00745F0B">
        <w:trPr>
          <w:gridAfter w:val="1"/>
          <w:wAfter w:w="60" w:type="dxa"/>
          <w:jc w:val="center"/>
        </w:trPr>
        <w:tc>
          <w:tcPr>
            <w:tcW w:w="450" w:type="dxa"/>
          </w:tcPr>
          <w:p w14:paraId="09FAB557" w14:textId="4F4C72AD" w:rsidR="00453CB3" w:rsidRDefault="00E92931" w:rsidP="00E92931">
            <w:pPr>
              <w:pStyle w:val="ListParagraph"/>
              <w:ind w:left="0" w:firstLine="0"/>
              <w:jc w:val="center"/>
            </w:pPr>
            <w:r>
              <w:t>P3</w:t>
            </w:r>
          </w:p>
        </w:tc>
        <w:tc>
          <w:tcPr>
            <w:tcW w:w="850" w:type="dxa"/>
          </w:tcPr>
          <w:p w14:paraId="720B7B28" w14:textId="7913A1C8" w:rsidR="00453CB3" w:rsidRDefault="00B33853" w:rsidP="00E92931">
            <w:pPr>
              <w:pStyle w:val="ListParagraph"/>
              <w:ind w:left="0" w:firstLine="0"/>
              <w:jc w:val="center"/>
            </w:pPr>
            <w:r>
              <w:t>15</w:t>
            </w:r>
          </w:p>
        </w:tc>
        <w:tc>
          <w:tcPr>
            <w:tcW w:w="851" w:type="dxa"/>
          </w:tcPr>
          <w:p w14:paraId="3D80A258" w14:textId="3E75C485" w:rsidR="00453CB3" w:rsidRDefault="00B33853" w:rsidP="00E92931">
            <w:pPr>
              <w:pStyle w:val="ListParagraph"/>
              <w:ind w:left="0" w:firstLine="0"/>
              <w:jc w:val="center"/>
            </w:pPr>
            <w:r>
              <w:t>45</w:t>
            </w:r>
          </w:p>
        </w:tc>
        <w:tc>
          <w:tcPr>
            <w:tcW w:w="850" w:type="dxa"/>
          </w:tcPr>
          <w:p w14:paraId="0AE0EAB4" w14:textId="05ECA03B" w:rsidR="00453CB3" w:rsidRDefault="00B33853" w:rsidP="00E92931">
            <w:pPr>
              <w:pStyle w:val="ListParagraph"/>
              <w:ind w:left="0" w:firstLine="0"/>
              <w:jc w:val="center"/>
            </w:pPr>
            <w:r>
              <w:t>40</w:t>
            </w:r>
          </w:p>
        </w:tc>
        <w:tc>
          <w:tcPr>
            <w:tcW w:w="851" w:type="dxa"/>
          </w:tcPr>
          <w:p w14:paraId="7198C1F8" w14:textId="1B55905A" w:rsidR="00453CB3" w:rsidRDefault="00B33853" w:rsidP="00E92931">
            <w:pPr>
              <w:pStyle w:val="ListParagraph"/>
              <w:ind w:left="0" w:firstLine="0"/>
              <w:jc w:val="center"/>
            </w:pPr>
            <w:r>
              <w:t>45</w:t>
            </w:r>
          </w:p>
        </w:tc>
        <w:tc>
          <w:tcPr>
            <w:tcW w:w="850" w:type="dxa"/>
          </w:tcPr>
          <w:p w14:paraId="0C564B58" w14:textId="2CD6B0F1" w:rsidR="00453CB3" w:rsidRDefault="00B33853" w:rsidP="00E92931">
            <w:pPr>
              <w:pStyle w:val="ListParagraph"/>
              <w:ind w:left="0" w:firstLine="0"/>
              <w:jc w:val="center"/>
            </w:pPr>
            <w:r>
              <w:t>24</w:t>
            </w:r>
          </w:p>
        </w:tc>
        <w:tc>
          <w:tcPr>
            <w:tcW w:w="729" w:type="dxa"/>
          </w:tcPr>
          <w:p w14:paraId="6595395F" w14:textId="36BED601" w:rsidR="00453CB3" w:rsidRDefault="00B33853" w:rsidP="00E92931">
            <w:pPr>
              <w:pStyle w:val="ListParagraph"/>
              <w:ind w:left="0" w:firstLine="0"/>
              <w:jc w:val="center"/>
            </w:pPr>
            <w:r>
              <w:t>169</w:t>
            </w:r>
          </w:p>
        </w:tc>
      </w:tr>
      <w:tr w:rsidR="00E92931" w14:paraId="7242C19D" w14:textId="77777777" w:rsidTr="00745F0B">
        <w:trPr>
          <w:gridAfter w:val="1"/>
          <w:wAfter w:w="60" w:type="dxa"/>
          <w:jc w:val="center"/>
        </w:trPr>
        <w:tc>
          <w:tcPr>
            <w:tcW w:w="450" w:type="dxa"/>
          </w:tcPr>
          <w:p w14:paraId="278ED4FA" w14:textId="78EAD776" w:rsidR="00E92931" w:rsidRDefault="00E92931" w:rsidP="00E92931">
            <w:pPr>
              <w:pStyle w:val="ListParagraph"/>
              <w:ind w:left="0" w:firstLine="0"/>
              <w:jc w:val="center"/>
            </w:pPr>
            <w:r>
              <w:t>P4</w:t>
            </w:r>
          </w:p>
        </w:tc>
        <w:tc>
          <w:tcPr>
            <w:tcW w:w="850" w:type="dxa"/>
          </w:tcPr>
          <w:p w14:paraId="2D8D380A" w14:textId="043FD45F" w:rsidR="00E92931" w:rsidRDefault="00B33853" w:rsidP="00E92931">
            <w:pPr>
              <w:pStyle w:val="ListParagraph"/>
              <w:ind w:left="0" w:firstLine="0"/>
              <w:jc w:val="center"/>
            </w:pPr>
            <w:r>
              <w:t>28</w:t>
            </w:r>
          </w:p>
        </w:tc>
        <w:tc>
          <w:tcPr>
            <w:tcW w:w="851" w:type="dxa"/>
          </w:tcPr>
          <w:p w14:paraId="1DAB9A79" w14:textId="0B15C4DF" w:rsidR="00E92931" w:rsidRDefault="00B33853" w:rsidP="00E92931">
            <w:pPr>
              <w:pStyle w:val="ListParagraph"/>
              <w:ind w:left="0" w:firstLine="0"/>
              <w:jc w:val="center"/>
            </w:pPr>
            <w:r>
              <w:t>30</w:t>
            </w:r>
          </w:p>
        </w:tc>
        <w:tc>
          <w:tcPr>
            <w:tcW w:w="850" w:type="dxa"/>
          </w:tcPr>
          <w:p w14:paraId="5B51C855" w14:textId="5FE0E1DD" w:rsidR="00E92931" w:rsidRDefault="00B33853" w:rsidP="00E92931">
            <w:pPr>
              <w:pStyle w:val="ListParagraph"/>
              <w:ind w:left="0" w:firstLine="0"/>
              <w:jc w:val="center"/>
            </w:pPr>
            <w:r>
              <w:t>30</w:t>
            </w:r>
          </w:p>
        </w:tc>
        <w:tc>
          <w:tcPr>
            <w:tcW w:w="851" w:type="dxa"/>
          </w:tcPr>
          <w:p w14:paraId="6B7F3D71" w14:textId="7C4D86C2" w:rsidR="00E92931" w:rsidRDefault="00B33853" w:rsidP="00E92931">
            <w:pPr>
              <w:pStyle w:val="ListParagraph"/>
              <w:ind w:left="0" w:firstLine="0"/>
              <w:jc w:val="center"/>
            </w:pPr>
            <w:r>
              <w:t>48</w:t>
            </w:r>
          </w:p>
        </w:tc>
        <w:tc>
          <w:tcPr>
            <w:tcW w:w="850" w:type="dxa"/>
          </w:tcPr>
          <w:p w14:paraId="0B650CB8" w14:textId="1C73E70B" w:rsidR="00E92931" w:rsidRDefault="00B33853" w:rsidP="00E92931">
            <w:pPr>
              <w:pStyle w:val="ListParagraph"/>
              <w:ind w:left="0" w:firstLine="0"/>
              <w:jc w:val="center"/>
            </w:pPr>
            <w:r>
              <w:t>22</w:t>
            </w:r>
          </w:p>
        </w:tc>
        <w:tc>
          <w:tcPr>
            <w:tcW w:w="729" w:type="dxa"/>
          </w:tcPr>
          <w:p w14:paraId="3EA59B47" w14:textId="2E814C55" w:rsidR="00E92931" w:rsidRDefault="00B33853" w:rsidP="00E92931">
            <w:pPr>
              <w:pStyle w:val="ListParagraph"/>
              <w:ind w:left="0" w:firstLine="0"/>
              <w:jc w:val="center"/>
            </w:pPr>
            <w:r>
              <w:t>158</w:t>
            </w:r>
          </w:p>
        </w:tc>
      </w:tr>
      <w:tr w:rsidR="00B33853" w14:paraId="6650283C" w14:textId="77777777" w:rsidTr="00745F0B">
        <w:trPr>
          <w:jc w:val="center"/>
        </w:trPr>
        <w:tc>
          <w:tcPr>
            <w:tcW w:w="4702" w:type="dxa"/>
            <w:gridSpan w:val="6"/>
          </w:tcPr>
          <w:p w14:paraId="18189873" w14:textId="0D4931ED" w:rsidR="00B33853" w:rsidRDefault="00B33853" w:rsidP="00E92931">
            <w:pPr>
              <w:pStyle w:val="ListParagraph"/>
              <w:ind w:left="0" w:firstLine="0"/>
              <w:jc w:val="center"/>
            </w:pPr>
            <w:r>
              <w:t>Total</w:t>
            </w:r>
          </w:p>
        </w:tc>
        <w:tc>
          <w:tcPr>
            <w:tcW w:w="789" w:type="dxa"/>
            <w:gridSpan w:val="2"/>
          </w:tcPr>
          <w:p w14:paraId="029D4441" w14:textId="49F1696A" w:rsidR="00B33853" w:rsidRDefault="00B33853" w:rsidP="00E92931">
            <w:pPr>
              <w:pStyle w:val="ListParagraph"/>
              <w:ind w:left="0" w:firstLine="0"/>
              <w:jc w:val="center"/>
            </w:pPr>
            <w:r>
              <w:t>703</w:t>
            </w:r>
          </w:p>
        </w:tc>
      </w:tr>
      <w:tr w:rsidR="00B33853" w14:paraId="086FD1CF" w14:textId="77777777" w:rsidTr="00745F0B">
        <w:trPr>
          <w:jc w:val="center"/>
        </w:trPr>
        <w:tc>
          <w:tcPr>
            <w:tcW w:w="4702" w:type="dxa"/>
            <w:gridSpan w:val="6"/>
          </w:tcPr>
          <w:p w14:paraId="76292355" w14:textId="3CD5046E" w:rsidR="00B33853" w:rsidRDefault="00B33853" w:rsidP="00E92931">
            <w:pPr>
              <w:pStyle w:val="ListParagraph"/>
              <w:ind w:left="0" w:firstLine="0"/>
              <w:jc w:val="center"/>
            </w:pPr>
            <w:r>
              <w:t>Rata-rata</w:t>
            </w:r>
          </w:p>
        </w:tc>
        <w:tc>
          <w:tcPr>
            <w:tcW w:w="789" w:type="dxa"/>
            <w:gridSpan w:val="2"/>
          </w:tcPr>
          <w:p w14:paraId="233D79A1" w14:textId="7F2FF5DC" w:rsidR="00B33853" w:rsidRDefault="00B33853" w:rsidP="00E92931">
            <w:pPr>
              <w:pStyle w:val="ListParagraph"/>
              <w:ind w:left="0" w:firstLine="0"/>
              <w:jc w:val="center"/>
            </w:pPr>
            <w:r>
              <w:t>175,75</w:t>
            </w:r>
          </w:p>
        </w:tc>
      </w:tr>
    </w:tbl>
    <w:p w14:paraId="51CABA94" w14:textId="77777777" w:rsidR="00453CB3" w:rsidRDefault="00453CB3" w:rsidP="009067DE">
      <w:pPr>
        <w:pStyle w:val="ListParagraph"/>
        <w:pBdr>
          <w:top w:val="nil"/>
          <w:left w:val="nil"/>
          <w:bottom w:val="nil"/>
          <w:right w:val="nil"/>
          <w:between w:val="nil"/>
        </w:pBdr>
        <w:spacing w:after="0" w:line="240" w:lineRule="auto"/>
        <w:ind w:left="1530" w:firstLine="0"/>
      </w:pPr>
    </w:p>
    <w:p w14:paraId="1349005E" w14:textId="6E1681E1" w:rsidR="00453CB3" w:rsidRDefault="00453CB3" w:rsidP="00813DBA">
      <w:pPr>
        <w:pStyle w:val="ListParagraph"/>
        <w:pBdr>
          <w:top w:val="nil"/>
          <w:left w:val="nil"/>
          <w:bottom w:val="nil"/>
          <w:right w:val="nil"/>
          <w:between w:val="nil"/>
        </w:pBdr>
        <w:spacing w:after="0" w:line="240" w:lineRule="auto"/>
        <w:ind w:left="1530" w:firstLine="0"/>
        <w:jc w:val="center"/>
      </w:pPr>
      <w:r>
        <w:t>Tabel</w:t>
      </w:r>
      <w:r w:rsidR="003A1A27">
        <w:t xml:space="preserve"> 3.3.</w:t>
      </w:r>
      <w:r>
        <w:t xml:space="preserve"> </w:t>
      </w:r>
      <w:r w:rsidR="003A1A27">
        <w:t>Waktu Pengujian Pengguna Baru</w:t>
      </w:r>
    </w:p>
    <w:tbl>
      <w:tblPr>
        <w:tblStyle w:val="TableGrid0"/>
        <w:tblW w:w="0" w:type="auto"/>
        <w:jc w:val="center"/>
        <w:tblLook w:val="04A0" w:firstRow="1" w:lastRow="0" w:firstColumn="1" w:lastColumn="0" w:noHBand="0" w:noVBand="1"/>
      </w:tblPr>
      <w:tblGrid>
        <w:gridCol w:w="592"/>
        <w:gridCol w:w="850"/>
        <w:gridCol w:w="851"/>
        <w:gridCol w:w="850"/>
        <w:gridCol w:w="851"/>
        <w:gridCol w:w="840"/>
        <w:gridCol w:w="10"/>
        <w:gridCol w:w="723"/>
        <w:gridCol w:w="50"/>
      </w:tblGrid>
      <w:tr w:rsidR="00E92931" w14:paraId="09A1580C" w14:textId="77777777" w:rsidTr="00745F0B">
        <w:trPr>
          <w:gridAfter w:val="1"/>
          <w:wAfter w:w="50" w:type="dxa"/>
          <w:jc w:val="center"/>
        </w:trPr>
        <w:tc>
          <w:tcPr>
            <w:tcW w:w="592" w:type="dxa"/>
            <w:vMerge w:val="restart"/>
            <w:vAlign w:val="center"/>
          </w:tcPr>
          <w:p w14:paraId="44A02AA6" w14:textId="29675296" w:rsidR="00E92931" w:rsidRDefault="00453CB3" w:rsidP="006805E6">
            <w:pPr>
              <w:pStyle w:val="ListParagraph"/>
              <w:ind w:left="0" w:firstLine="0"/>
              <w:jc w:val="center"/>
            </w:pPr>
            <w:r>
              <w:t xml:space="preserve"> </w:t>
            </w:r>
            <w:r w:rsidR="00E92931">
              <w:t>PB</w:t>
            </w:r>
          </w:p>
        </w:tc>
        <w:tc>
          <w:tcPr>
            <w:tcW w:w="4975" w:type="dxa"/>
            <w:gridSpan w:val="7"/>
          </w:tcPr>
          <w:p w14:paraId="4F910609" w14:textId="77777777" w:rsidR="00E92931" w:rsidRDefault="00E92931" w:rsidP="006805E6">
            <w:pPr>
              <w:pStyle w:val="ListParagraph"/>
              <w:ind w:left="0" w:firstLine="0"/>
              <w:jc w:val="center"/>
            </w:pPr>
            <w:r>
              <w:t>Waktu (s)</w:t>
            </w:r>
          </w:p>
        </w:tc>
      </w:tr>
      <w:tr w:rsidR="00E92931" w14:paraId="4FECB0DD" w14:textId="77777777" w:rsidTr="00745F0B">
        <w:trPr>
          <w:gridAfter w:val="1"/>
          <w:wAfter w:w="50" w:type="dxa"/>
          <w:jc w:val="center"/>
        </w:trPr>
        <w:tc>
          <w:tcPr>
            <w:tcW w:w="592" w:type="dxa"/>
            <w:vMerge/>
          </w:tcPr>
          <w:p w14:paraId="0DBB707F" w14:textId="77777777" w:rsidR="00E92931" w:rsidRDefault="00E92931" w:rsidP="006805E6">
            <w:pPr>
              <w:pStyle w:val="ListParagraph"/>
              <w:ind w:left="0" w:firstLine="0"/>
              <w:jc w:val="center"/>
            </w:pPr>
          </w:p>
        </w:tc>
        <w:tc>
          <w:tcPr>
            <w:tcW w:w="850" w:type="dxa"/>
          </w:tcPr>
          <w:p w14:paraId="6AD76B16" w14:textId="77777777" w:rsidR="00E92931" w:rsidRDefault="00E92931" w:rsidP="006805E6">
            <w:pPr>
              <w:pStyle w:val="ListParagraph"/>
              <w:ind w:left="0" w:firstLine="0"/>
              <w:jc w:val="center"/>
            </w:pPr>
            <w:r>
              <w:t>Task 1</w:t>
            </w:r>
          </w:p>
        </w:tc>
        <w:tc>
          <w:tcPr>
            <w:tcW w:w="851" w:type="dxa"/>
          </w:tcPr>
          <w:p w14:paraId="6534189C" w14:textId="77777777" w:rsidR="00E92931" w:rsidRDefault="00E92931" w:rsidP="006805E6">
            <w:pPr>
              <w:pStyle w:val="ListParagraph"/>
              <w:ind w:left="0" w:firstLine="0"/>
              <w:jc w:val="center"/>
            </w:pPr>
            <w:r>
              <w:t>Task 2</w:t>
            </w:r>
          </w:p>
        </w:tc>
        <w:tc>
          <w:tcPr>
            <w:tcW w:w="850" w:type="dxa"/>
          </w:tcPr>
          <w:p w14:paraId="1AA10EFC" w14:textId="77777777" w:rsidR="00E92931" w:rsidRDefault="00E92931" w:rsidP="006805E6">
            <w:pPr>
              <w:pStyle w:val="ListParagraph"/>
              <w:ind w:left="0" w:firstLine="0"/>
              <w:jc w:val="center"/>
            </w:pPr>
            <w:r>
              <w:t>Task 3</w:t>
            </w:r>
          </w:p>
        </w:tc>
        <w:tc>
          <w:tcPr>
            <w:tcW w:w="851" w:type="dxa"/>
          </w:tcPr>
          <w:p w14:paraId="2FC8AC1F" w14:textId="77777777" w:rsidR="00E92931" w:rsidRDefault="00E92931" w:rsidP="006805E6">
            <w:pPr>
              <w:pStyle w:val="ListParagraph"/>
              <w:ind w:left="0" w:firstLine="0"/>
              <w:jc w:val="center"/>
            </w:pPr>
            <w:r>
              <w:t>Task 4</w:t>
            </w:r>
          </w:p>
        </w:tc>
        <w:tc>
          <w:tcPr>
            <w:tcW w:w="850" w:type="dxa"/>
            <w:gridSpan w:val="2"/>
          </w:tcPr>
          <w:p w14:paraId="407FDB2E" w14:textId="77777777" w:rsidR="00E92931" w:rsidRDefault="00E92931" w:rsidP="006805E6">
            <w:pPr>
              <w:pStyle w:val="ListParagraph"/>
              <w:ind w:left="0" w:firstLine="0"/>
              <w:jc w:val="center"/>
            </w:pPr>
            <w:r>
              <w:t>Task 5</w:t>
            </w:r>
          </w:p>
        </w:tc>
        <w:tc>
          <w:tcPr>
            <w:tcW w:w="723" w:type="dxa"/>
          </w:tcPr>
          <w:p w14:paraId="04085D37" w14:textId="77777777" w:rsidR="00E92931" w:rsidRDefault="00E92931" w:rsidP="006805E6">
            <w:pPr>
              <w:pStyle w:val="ListParagraph"/>
              <w:ind w:left="0" w:firstLine="0"/>
              <w:jc w:val="center"/>
            </w:pPr>
            <w:r>
              <w:t>Total</w:t>
            </w:r>
          </w:p>
        </w:tc>
      </w:tr>
      <w:tr w:rsidR="00B33853" w14:paraId="3E7BB9C1" w14:textId="77777777" w:rsidTr="00745F0B">
        <w:trPr>
          <w:gridAfter w:val="1"/>
          <w:wAfter w:w="50" w:type="dxa"/>
          <w:jc w:val="center"/>
        </w:trPr>
        <w:tc>
          <w:tcPr>
            <w:tcW w:w="592" w:type="dxa"/>
          </w:tcPr>
          <w:p w14:paraId="4649FCBB" w14:textId="71E8B34E" w:rsidR="00B33853" w:rsidRDefault="00B33853" w:rsidP="00B33853">
            <w:pPr>
              <w:pStyle w:val="ListParagraph"/>
              <w:ind w:left="0" w:firstLine="0"/>
              <w:jc w:val="center"/>
            </w:pPr>
            <w:r>
              <w:t>P5</w:t>
            </w:r>
          </w:p>
        </w:tc>
        <w:tc>
          <w:tcPr>
            <w:tcW w:w="850" w:type="dxa"/>
          </w:tcPr>
          <w:p w14:paraId="1F7161BC" w14:textId="7A6BBA3B" w:rsidR="00B33853" w:rsidRDefault="00B33853" w:rsidP="00B33853">
            <w:pPr>
              <w:pStyle w:val="ListParagraph"/>
              <w:ind w:left="0" w:firstLine="0"/>
              <w:jc w:val="center"/>
            </w:pPr>
            <w:r>
              <w:t>40</w:t>
            </w:r>
          </w:p>
        </w:tc>
        <w:tc>
          <w:tcPr>
            <w:tcW w:w="851" w:type="dxa"/>
          </w:tcPr>
          <w:p w14:paraId="5BBF2DEE" w14:textId="1DBFDA23" w:rsidR="00B33853" w:rsidRDefault="00B33853" w:rsidP="00B33853">
            <w:pPr>
              <w:pStyle w:val="ListParagraph"/>
              <w:ind w:left="0" w:firstLine="0"/>
              <w:jc w:val="center"/>
            </w:pPr>
            <w:r>
              <w:t>65</w:t>
            </w:r>
          </w:p>
        </w:tc>
        <w:tc>
          <w:tcPr>
            <w:tcW w:w="850" w:type="dxa"/>
          </w:tcPr>
          <w:p w14:paraId="5051EBFC" w14:textId="4021DD16" w:rsidR="00B33853" w:rsidRDefault="00B33853" w:rsidP="00B33853">
            <w:pPr>
              <w:pStyle w:val="ListParagraph"/>
              <w:ind w:left="0" w:firstLine="0"/>
              <w:jc w:val="center"/>
            </w:pPr>
            <w:r>
              <w:t>55</w:t>
            </w:r>
          </w:p>
        </w:tc>
        <w:tc>
          <w:tcPr>
            <w:tcW w:w="851" w:type="dxa"/>
          </w:tcPr>
          <w:p w14:paraId="71D70B4B" w14:textId="115C292B" w:rsidR="00B33853" w:rsidRDefault="00B33853" w:rsidP="00B33853">
            <w:pPr>
              <w:pStyle w:val="ListParagraph"/>
              <w:ind w:left="0" w:firstLine="0"/>
              <w:jc w:val="center"/>
            </w:pPr>
            <w:r>
              <w:t>38</w:t>
            </w:r>
          </w:p>
        </w:tc>
        <w:tc>
          <w:tcPr>
            <w:tcW w:w="850" w:type="dxa"/>
            <w:gridSpan w:val="2"/>
          </w:tcPr>
          <w:p w14:paraId="61D939E6" w14:textId="0D351AF6" w:rsidR="00B33853" w:rsidRDefault="00B33853" w:rsidP="00B33853">
            <w:pPr>
              <w:pStyle w:val="ListParagraph"/>
              <w:ind w:left="0" w:firstLine="0"/>
              <w:jc w:val="center"/>
            </w:pPr>
            <w:r>
              <w:t>35</w:t>
            </w:r>
          </w:p>
        </w:tc>
        <w:tc>
          <w:tcPr>
            <w:tcW w:w="723" w:type="dxa"/>
          </w:tcPr>
          <w:p w14:paraId="658F1DEB" w14:textId="53479CA1" w:rsidR="00B33853" w:rsidRDefault="008C2443" w:rsidP="00B33853">
            <w:pPr>
              <w:pStyle w:val="ListParagraph"/>
              <w:ind w:left="0" w:firstLine="0"/>
              <w:jc w:val="center"/>
            </w:pPr>
            <w:r>
              <w:t>233</w:t>
            </w:r>
          </w:p>
        </w:tc>
      </w:tr>
      <w:tr w:rsidR="00B33853" w14:paraId="3B703946" w14:textId="77777777" w:rsidTr="00745F0B">
        <w:trPr>
          <w:gridAfter w:val="1"/>
          <w:wAfter w:w="50" w:type="dxa"/>
          <w:jc w:val="center"/>
        </w:trPr>
        <w:tc>
          <w:tcPr>
            <w:tcW w:w="592" w:type="dxa"/>
          </w:tcPr>
          <w:p w14:paraId="2B9204D8" w14:textId="0EF385C3" w:rsidR="00B33853" w:rsidRDefault="00B33853" w:rsidP="00B33853">
            <w:pPr>
              <w:pStyle w:val="ListParagraph"/>
              <w:ind w:left="0" w:firstLine="0"/>
              <w:jc w:val="center"/>
            </w:pPr>
            <w:r>
              <w:t>P6</w:t>
            </w:r>
          </w:p>
        </w:tc>
        <w:tc>
          <w:tcPr>
            <w:tcW w:w="850" w:type="dxa"/>
          </w:tcPr>
          <w:p w14:paraId="1BD0A33E" w14:textId="327CF22B" w:rsidR="00B33853" w:rsidRDefault="00B33853" w:rsidP="00B33853">
            <w:pPr>
              <w:pStyle w:val="ListParagraph"/>
              <w:ind w:left="0" w:firstLine="0"/>
              <w:jc w:val="center"/>
            </w:pPr>
            <w:r>
              <w:t>35</w:t>
            </w:r>
          </w:p>
        </w:tc>
        <w:tc>
          <w:tcPr>
            <w:tcW w:w="851" w:type="dxa"/>
          </w:tcPr>
          <w:p w14:paraId="2E135405" w14:textId="134FF05F" w:rsidR="00B33853" w:rsidRDefault="00B33853" w:rsidP="00B33853">
            <w:pPr>
              <w:pStyle w:val="ListParagraph"/>
              <w:ind w:left="0" w:firstLine="0"/>
              <w:jc w:val="center"/>
            </w:pPr>
            <w:r>
              <w:t>65</w:t>
            </w:r>
          </w:p>
        </w:tc>
        <w:tc>
          <w:tcPr>
            <w:tcW w:w="850" w:type="dxa"/>
          </w:tcPr>
          <w:p w14:paraId="368B1D22" w14:textId="1791DDB7" w:rsidR="00B33853" w:rsidRDefault="00B33853" w:rsidP="00B33853">
            <w:pPr>
              <w:pStyle w:val="ListParagraph"/>
              <w:ind w:left="0" w:firstLine="0"/>
              <w:jc w:val="center"/>
            </w:pPr>
            <w:r>
              <w:t>65</w:t>
            </w:r>
          </w:p>
        </w:tc>
        <w:tc>
          <w:tcPr>
            <w:tcW w:w="851" w:type="dxa"/>
          </w:tcPr>
          <w:p w14:paraId="11E9689D" w14:textId="6A470261" w:rsidR="00B33853" w:rsidRDefault="00B33853" w:rsidP="00B33853">
            <w:pPr>
              <w:pStyle w:val="ListParagraph"/>
              <w:ind w:left="0" w:firstLine="0"/>
              <w:jc w:val="center"/>
            </w:pPr>
            <w:r>
              <w:t>46</w:t>
            </w:r>
          </w:p>
        </w:tc>
        <w:tc>
          <w:tcPr>
            <w:tcW w:w="850" w:type="dxa"/>
            <w:gridSpan w:val="2"/>
          </w:tcPr>
          <w:p w14:paraId="425EF88C" w14:textId="7721C0EE" w:rsidR="00B33853" w:rsidRDefault="00B33853" w:rsidP="00B33853">
            <w:pPr>
              <w:pStyle w:val="ListParagraph"/>
              <w:ind w:left="0" w:firstLine="0"/>
              <w:jc w:val="center"/>
            </w:pPr>
            <w:r>
              <w:t>39</w:t>
            </w:r>
          </w:p>
        </w:tc>
        <w:tc>
          <w:tcPr>
            <w:tcW w:w="723" w:type="dxa"/>
          </w:tcPr>
          <w:p w14:paraId="5071DE76" w14:textId="3C617A3D" w:rsidR="00B33853" w:rsidRDefault="008C2443" w:rsidP="00B33853">
            <w:pPr>
              <w:pStyle w:val="ListParagraph"/>
              <w:ind w:left="0" w:firstLine="0"/>
              <w:jc w:val="center"/>
            </w:pPr>
            <w:r>
              <w:t>250</w:t>
            </w:r>
          </w:p>
        </w:tc>
      </w:tr>
      <w:tr w:rsidR="00B33853" w14:paraId="14059553" w14:textId="77777777" w:rsidTr="00745F0B">
        <w:trPr>
          <w:gridAfter w:val="1"/>
          <w:wAfter w:w="50" w:type="dxa"/>
          <w:jc w:val="center"/>
        </w:trPr>
        <w:tc>
          <w:tcPr>
            <w:tcW w:w="592" w:type="dxa"/>
          </w:tcPr>
          <w:p w14:paraId="5B51F531" w14:textId="268801AA" w:rsidR="00B33853" w:rsidRDefault="00B33853" w:rsidP="00B33853">
            <w:pPr>
              <w:pStyle w:val="ListParagraph"/>
              <w:ind w:left="0" w:firstLine="0"/>
              <w:jc w:val="center"/>
            </w:pPr>
            <w:r>
              <w:t>P7</w:t>
            </w:r>
          </w:p>
        </w:tc>
        <w:tc>
          <w:tcPr>
            <w:tcW w:w="850" w:type="dxa"/>
          </w:tcPr>
          <w:p w14:paraId="72382C91" w14:textId="2BC0DEFF" w:rsidR="00B33853" w:rsidRDefault="00B33853" w:rsidP="00B33853">
            <w:pPr>
              <w:pStyle w:val="ListParagraph"/>
              <w:ind w:left="0" w:firstLine="0"/>
              <w:jc w:val="center"/>
            </w:pPr>
            <w:r>
              <w:t>25</w:t>
            </w:r>
          </w:p>
        </w:tc>
        <w:tc>
          <w:tcPr>
            <w:tcW w:w="851" w:type="dxa"/>
          </w:tcPr>
          <w:p w14:paraId="7012B9B9" w14:textId="7154B882" w:rsidR="00B33853" w:rsidRDefault="00B33853" w:rsidP="00B33853">
            <w:pPr>
              <w:pStyle w:val="ListParagraph"/>
              <w:ind w:left="0" w:firstLine="0"/>
              <w:jc w:val="center"/>
            </w:pPr>
            <w:r>
              <w:t>45</w:t>
            </w:r>
          </w:p>
        </w:tc>
        <w:tc>
          <w:tcPr>
            <w:tcW w:w="850" w:type="dxa"/>
          </w:tcPr>
          <w:p w14:paraId="196BE293" w14:textId="142FDB40" w:rsidR="00B33853" w:rsidRDefault="00B33853" w:rsidP="00B33853">
            <w:pPr>
              <w:pStyle w:val="ListParagraph"/>
              <w:ind w:left="0" w:firstLine="0"/>
              <w:jc w:val="center"/>
            </w:pPr>
            <w:r>
              <w:t>45</w:t>
            </w:r>
          </w:p>
        </w:tc>
        <w:tc>
          <w:tcPr>
            <w:tcW w:w="851" w:type="dxa"/>
          </w:tcPr>
          <w:p w14:paraId="5ADFD853" w14:textId="558ADA37" w:rsidR="00B33853" w:rsidRDefault="00B33853" w:rsidP="00B33853">
            <w:pPr>
              <w:pStyle w:val="ListParagraph"/>
              <w:ind w:left="0" w:firstLine="0"/>
              <w:jc w:val="center"/>
            </w:pPr>
            <w:r>
              <w:t>40</w:t>
            </w:r>
          </w:p>
        </w:tc>
        <w:tc>
          <w:tcPr>
            <w:tcW w:w="850" w:type="dxa"/>
            <w:gridSpan w:val="2"/>
          </w:tcPr>
          <w:p w14:paraId="587AC776" w14:textId="430E6C80" w:rsidR="00B33853" w:rsidRDefault="00B33853" w:rsidP="00B33853">
            <w:pPr>
              <w:pStyle w:val="ListParagraph"/>
              <w:ind w:left="0" w:firstLine="0"/>
              <w:jc w:val="center"/>
            </w:pPr>
            <w:r>
              <w:t>30</w:t>
            </w:r>
          </w:p>
        </w:tc>
        <w:tc>
          <w:tcPr>
            <w:tcW w:w="723" w:type="dxa"/>
          </w:tcPr>
          <w:p w14:paraId="7942D580" w14:textId="7EBD0B84" w:rsidR="00B33853" w:rsidRDefault="008C2443" w:rsidP="00B33853">
            <w:pPr>
              <w:pStyle w:val="ListParagraph"/>
              <w:ind w:left="0" w:firstLine="0"/>
              <w:jc w:val="center"/>
            </w:pPr>
            <w:r>
              <w:t>185</w:t>
            </w:r>
          </w:p>
        </w:tc>
      </w:tr>
      <w:tr w:rsidR="00B33853" w14:paraId="31B4B150" w14:textId="77777777" w:rsidTr="00745F0B">
        <w:trPr>
          <w:gridAfter w:val="1"/>
          <w:wAfter w:w="50" w:type="dxa"/>
          <w:jc w:val="center"/>
        </w:trPr>
        <w:tc>
          <w:tcPr>
            <w:tcW w:w="592" w:type="dxa"/>
          </w:tcPr>
          <w:p w14:paraId="353E5484" w14:textId="279CEBB4" w:rsidR="00B33853" w:rsidRDefault="00B33853" w:rsidP="00B33853">
            <w:pPr>
              <w:pStyle w:val="ListParagraph"/>
              <w:ind w:left="0" w:firstLine="0"/>
              <w:jc w:val="center"/>
            </w:pPr>
            <w:r>
              <w:t>P8</w:t>
            </w:r>
          </w:p>
        </w:tc>
        <w:tc>
          <w:tcPr>
            <w:tcW w:w="850" w:type="dxa"/>
          </w:tcPr>
          <w:p w14:paraId="333D0ABF" w14:textId="5A2AE0F8" w:rsidR="00B33853" w:rsidRDefault="00B33853" w:rsidP="00B33853">
            <w:pPr>
              <w:pStyle w:val="ListParagraph"/>
              <w:ind w:left="0" w:firstLine="0"/>
              <w:jc w:val="center"/>
            </w:pPr>
            <w:r>
              <w:t>30</w:t>
            </w:r>
          </w:p>
        </w:tc>
        <w:tc>
          <w:tcPr>
            <w:tcW w:w="851" w:type="dxa"/>
          </w:tcPr>
          <w:p w14:paraId="47D1FD1B" w14:textId="29862902" w:rsidR="00B33853" w:rsidRDefault="00B33853" w:rsidP="00B33853">
            <w:pPr>
              <w:pStyle w:val="ListParagraph"/>
              <w:ind w:left="0" w:firstLine="0"/>
              <w:jc w:val="center"/>
            </w:pPr>
            <w:r>
              <w:t>40</w:t>
            </w:r>
          </w:p>
        </w:tc>
        <w:tc>
          <w:tcPr>
            <w:tcW w:w="850" w:type="dxa"/>
          </w:tcPr>
          <w:p w14:paraId="5DE7C5BB" w14:textId="0A8186A6" w:rsidR="00B33853" w:rsidRDefault="00B33853" w:rsidP="00B33853">
            <w:pPr>
              <w:pStyle w:val="ListParagraph"/>
              <w:ind w:left="0" w:firstLine="0"/>
              <w:jc w:val="center"/>
            </w:pPr>
            <w:r>
              <w:t>35</w:t>
            </w:r>
          </w:p>
        </w:tc>
        <w:tc>
          <w:tcPr>
            <w:tcW w:w="851" w:type="dxa"/>
          </w:tcPr>
          <w:p w14:paraId="1F99775E" w14:textId="1684ACEA" w:rsidR="00B33853" w:rsidRDefault="00B33853" w:rsidP="00B33853">
            <w:pPr>
              <w:pStyle w:val="ListParagraph"/>
              <w:ind w:left="0" w:firstLine="0"/>
              <w:jc w:val="center"/>
            </w:pPr>
            <w:r>
              <w:t>58</w:t>
            </w:r>
          </w:p>
        </w:tc>
        <w:tc>
          <w:tcPr>
            <w:tcW w:w="850" w:type="dxa"/>
            <w:gridSpan w:val="2"/>
          </w:tcPr>
          <w:p w14:paraId="5D852238" w14:textId="15692163" w:rsidR="00B33853" w:rsidRDefault="00B33853" w:rsidP="00B33853">
            <w:pPr>
              <w:pStyle w:val="ListParagraph"/>
              <w:ind w:left="0" w:firstLine="0"/>
              <w:jc w:val="center"/>
            </w:pPr>
            <w:r>
              <w:t>28</w:t>
            </w:r>
          </w:p>
        </w:tc>
        <w:tc>
          <w:tcPr>
            <w:tcW w:w="723" w:type="dxa"/>
          </w:tcPr>
          <w:p w14:paraId="577EACB6" w14:textId="1974A09E" w:rsidR="00B33853" w:rsidRDefault="008C2443" w:rsidP="00B33853">
            <w:pPr>
              <w:pStyle w:val="ListParagraph"/>
              <w:ind w:left="0" w:firstLine="0"/>
              <w:jc w:val="center"/>
            </w:pPr>
            <w:r>
              <w:t>191</w:t>
            </w:r>
          </w:p>
        </w:tc>
      </w:tr>
      <w:tr w:rsidR="00813DBA" w14:paraId="714553CC" w14:textId="77777777" w:rsidTr="00745F0B">
        <w:trPr>
          <w:jc w:val="center"/>
        </w:trPr>
        <w:tc>
          <w:tcPr>
            <w:tcW w:w="4834" w:type="dxa"/>
            <w:gridSpan w:val="6"/>
          </w:tcPr>
          <w:p w14:paraId="11090D3D" w14:textId="369F96D0" w:rsidR="00813DBA" w:rsidRDefault="00813DBA" w:rsidP="00813DBA">
            <w:pPr>
              <w:pStyle w:val="ListParagraph"/>
              <w:ind w:left="0" w:firstLine="0"/>
              <w:jc w:val="center"/>
            </w:pPr>
            <w:r>
              <w:t>Total</w:t>
            </w:r>
          </w:p>
        </w:tc>
        <w:tc>
          <w:tcPr>
            <w:tcW w:w="783" w:type="dxa"/>
            <w:gridSpan w:val="3"/>
          </w:tcPr>
          <w:p w14:paraId="234D8DCA" w14:textId="64C81A5A" w:rsidR="00813DBA" w:rsidRDefault="00813DBA" w:rsidP="00813DBA">
            <w:pPr>
              <w:pStyle w:val="ListParagraph"/>
              <w:ind w:left="0" w:firstLine="0"/>
              <w:jc w:val="center"/>
            </w:pPr>
            <w:r>
              <w:t>859</w:t>
            </w:r>
          </w:p>
        </w:tc>
      </w:tr>
      <w:tr w:rsidR="00813DBA" w14:paraId="68D39985" w14:textId="77777777" w:rsidTr="00745F0B">
        <w:trPr>
          <w:jc w:val="center"/>
        </w:trPr>
        <w:tc>
          <w:tcPr>
            <w:tcW w:w="4834" w:type="dxa"/>
            <w:gridSpan w:val="6"/>
          </w:tcPr>
          <w:p w14:paraId="4911CBB7" w14:textId="23696FC6" w:rsidR="00813DBA" w:rsidRDefault="00813DBA" w:rsidP="00813DBA">
            <w:pPr>
              <w:pStyle w:val="ListParagraph"/>
              <w:ind w:left="0" w:firstLine="0"/>
              <w:jc w:val="center"/>
            </w:pPr>
            <w:r>
              <w:t>Rata-rata</w:t>
            </w:r>
          </w:p>
        </w:tc>
        <w:tc>
          <w:tcPr>
            <w:tcW w:w="783" w:type="dxa"/>
            <w:gridSpan w:val="3"/>
          </w:tcPr>
          <w:p w14:paraId="4AC0FDC0" w14:textId="04A8AD61" w:rsidR="00813DBA" w:rsidRDefault="00813DBA" w:rsidP="00813DBA">
            <w:pPr>
              <w:pStyle w:val="ListParagraph"/>
              <w:ind w:left="0" w:firstLine="0"/>
              <w:jc w:val="center"/>
            </w:pPr>
            <w:r>
              <w:t>214,75</w:t>
            </w:r>
          </w:p>
        </w:tc>
      </w:tr>
    </w:tbl>
    <w:p w14:paraId="66085EAD" w14:textId="5B67B223" w:rsidR="007701CE" w:rsidRDefault="007701CE" w:rsidP="009067DE">
      <w:pPr>
        <w:pStyle w:val="ListParagraph"/>
        <w:pBdr>
          <w:top w:val="nil"/>
          <w:left w:val="nil"/>
          <w:bottom w:val="nil"/>
          <w:right w:val="nil"/>
          <w:between w:val="nil"/>
        </w:pBdr>
        <w:spacing w:after="0" w:line="240" w:lineRule="auto"/>
        <w:ind w:left="1530" w:firstLine="0"/>
      </w:pPr>
    </w:p>
    <w:p w14:paraId="33E330DC" w14:textId="73976612" w:rsidR="008C2443" w:rsidRDefault="008C2443" w:rsidP="000A3B64">
      <w:pPr>
        <w:pStyle w:val="ListParagraph"/>
        <w:pBdr>
          <w:top w:val="nil"/>
          <w:left w:val="nil"/>
          <w:bottom w:val="nil"/>
          <w:right w:val="nil"/>
          <w:between w:val="nil"/>
        </w:pBdr>
        <w:spacing w:after="0" w:line="240" w:lineRule="auto"/>
        <w:ind w:left="1778" w:firstLine="0"/>
      </w:pPr>
      <w:r>
        <w:t xml:space="preserve">Setelah mendapatkan data waktu pengerjaan dari setiap partisipan pada pengujian pertama dan kedua selanjutnya akan didapatkan rasio learnability-nya dengan persamaan. </w:t>
      </w:r>
    </w:p>
    <w:p w14:paraId="1233B0B6" w14:textId="77777777" w:rsidR="008C2443" w:rsidRDefault="008C2443" w:rsidP="008C2443">
      <w:pPr>
        <w:pBdr>
          <w:top w:val="nil"/>
          <w:left w:val="nil"/>
          <w:bottom w:val="nil"/>
          <w:right w:val="nil"/>
          <w:between w:val="nil"/>
        </w:pBdr>
        <w:spacing w:after="0" w:line="240" w:lineRule="auto"/>
        <w:ind w:left="1170" w:firstLine="0"/>
      </w:pPr>
    </w:p>
    <w:p w14:paraId="2DD63F11" w14:textId="7BA68F79" w:rsidR="008C2443" w:rsidRPr="008C2443" w:rsidRDefault="008C2443" w:rsidP="000A3B64">
      <w:pPr>
        <w:pStyle w:val="ListParagraph"/>
        <w:pBdr>
          <w:top w:val="nil"/>
          <w:left w:val="nil"/>
          <w:bottom w:val="nil"/>
          <w:right w:val="nil"/>
          <w:between w:val="nil"/>
        </w:pBdr>
        <w:spacing w:after="0" w:line="240" w:lineRule="auto"/>
        <w:ind w:left="1778" w:firstLine="0"/>
      </w:pPr>
      <w:r w:rsidRPr="008C2443">
        <w:rPr>
          <w:rFonts w:ascii="Cambria Math" w:hAnsi="Cambria Math" w:cs="Cambria Math"/>
          <w:u w:val="single"/>
        </w:rPr>
        <w:t>𝑟𝑎𝑡𝑎</w:t>
      </w:r>
      <w:r w:rsidRPr="008C2443">
        <w:rPr>
          <w:u w:val="single"/>
        </w:rPr>
        <w:t>−</w:t>
      </w:r>
      <w:r w:rsidRPr="000A3B64">
        <w:rPr>
          <w:rFonts w:ascii="Cambria Math" w:hAnsi="Cambria Math" w:cs="Cambria Math"/>
        </w:rPr>
        <w:t>𝑟𝑎𝑡𝑎</w:t>
      </w:r>
      <w:r w:rsidRPr="008C2443">
        <w:rPr>
          <w:u w:val="single"/>
        </w:rPr>
        <w:t xml:space="preserve"> </w:t>
      </w:r>
      <w:r w:rsidRPr="008C2443">
        <w:rPr>
          <w:rFonts w:ascii="Cambria Math" w:hAnsi="Cambria Math" w:cs="Cambria Math"/>
          <w:u w:val="single"/>
        </w:rPr>
        <w:t>𝑤𝑎𝑘𝑡𝑢</w:t>
      </w:r>
      <w:r w:rsidRPr="008C2443">
        <w:rPr>
          <w:u w:val="single"/>
        </w:rPr>
        <w:t xml:space="preserve"> </w:t>
      </w:r>
      <w:r w:rsidRPr="008C2443">
        <w:rPr>
          <w:rFonts w:ascii="Cambria Math" w:hAnsi="Cambria Math" w:cs="Cambria Math"/>
          <w:u w:val="single"/>
        </w:rPr>
        <w:t>𝑝𝑒𝑛𝑔𝑢𝑗𝑖𝑎𝑛</w:t>
      </w:r>
      <w:r w:rsidRPr="008C2443">
        <w:rPr>
          <w:u w:val="single"/>
        </w:rPr>
        <w:t xml:space="preserve"> </w:t>
      </w:r>
      <w:r w:rsidRPr="008C2443">
        <w:rPr>
          <w:rFonts w:ascii="Cambria Math" w:hAnsi="Cambria Math" w:cs="Cambria Math"/>
          <w:u w:val="single"/>
        </w:rPr>
        <w:t>𝑝𝑒𝑟𝑡𝑎𝑚𝑎</w:t>
      </w:r>
      <w:r w:rsidRPr="000A3B64">
        <w:rPr>
          <w:rFonts w:ascii="Cambria Math" w:hAnsi="Cambria Math" w:cs="Cambria Math"/>
        </w:rPr>
        <w:t xml:space="preserve">  : </w:t>
      </w:r>
      <w:r>
        <w:rPr>
          <w:rFonts w:ascii="Cambria Math" w:hAnsi="Cambria Math" w:cs="Cambria Math"/>
          <w:u w:val="single"/>
        </w:rPr>
        <w:t>175,75</w:t>
      </w:r>
      <w:r w:rsidRPr="008C2443">
        <w:rPr>
          <w:rFonts w:ascii="Cambria Math" w:hAnsi="Cambria Math" w:cs="Cambria Math"/>
        </w:rPr>
        <w:t xml:space="preserve">    =0,81</w:t>
      </w:r>
    </w:p>
    <w:p w14:paraId="0F3E2C2C" w14:textId="3113AEB1" w:rsidR="008C2443" w:rsidRDefault="008C2443" w:rsidP="000A3B64">
      <w:pPr>
        <w:pStyle w:val="ListParagraph"/>
        <w:pBdr>
          <w:top w:val="nil"/>
          <w:left w:val="nil"/>
          <w:bottom w:val="nil"/>
          <w:right w:val="nil"/>
          <w:between w:val="nil"/>
        </w:pBdr>
        <w:spacing w:after="0" w:line="240" w:lineRule="auto"/>
        <w:ind w:left="1778" w:firstLine="0"/>
      </w:pPr>
      <w:r>
        <w:rPr>
          <w:rFonts w:ascii="Cambria Math" w:hAnsi="Cambria Math" w:cs="Cambria Math"/>
        </w:rPr>
        <w:t>𝑟𝑎𝑡𝑎</w:t>
      </w:r>
      <w:r>
        <w:t>−</w:t>
      </w:r>
      <w:r>
        <w:rPr>
          <w:rFonts w:ascii="Cambria Math" w:hAnsi="Cambria Math" w:cs="Cambria Math"/>
        </w:rPr>
        <w:t>𝑟𝑎𝑡𝑎</w:t>
      </w:r>
      <w:r>
        <w:t xml:space="preserve"> </w:t>
      </w:r>
      <w:r>
        <w:rPr>
          <w:rFonts w:ascii="Cambria Math" w:hAnsi="Cambria Math" w:cs="Cambria Math"/>
        </w:rPr>
        <w:t>𝑤𝑎𝑘𝑡𝑢</w:t>
      </w:r>
      <w:r>
        <w:t xml:space="preserve"> </w:t>
      </w:r>
      <w:r>
        <w:rPr>
          <w:rFonts w:ascii="Cambria Math" w:hAnsi="Cambria Math" w:cs="Cambria Math"/>
        </w:rPr>
        <w:t>𝑝𝑒𝑛𝑔𝑢𝑗𝑖𝑎𝑛</w:t>
      </w:r>
      <w:r>
        <w:t xml:space="preserve"> </w:t>
      </w:r>
      <w:r>
        <w:rPr>
          <w:rFonts w:ascii="Cambria Math" w:hAnsi="Cambria Math" w:cs="Cambria Math"/>
        </w:rPr>
        <w:t xml:space="preserve">𝑘𝑒𝑑𝑢𝑎      </w:t>
      </w:r>
      <w:r w:rsidR="000A3B64">
        <w:rPr>
          <w:rFonts w:ascii="Cambria Math" w:hAnsi="Cambria Math" w:cs="Cambria Math"/>
        </w:rPr>
        <w:t xml:space="preserve"> </w:t>
      </w:r>
      <w:r>
        <w:rPr>
          <w:rFonts w:ascii="Cambria Math" w:hAnsi="Cambria Math" w:cs="Cambria Math"/>
        </w:rPr>
        <w:t>: 214,75</w:t>
      </w:r>
    </w:p>
    <w:p w14:paraId="7FBA951B" w14:textId="7CACE02D" w:rsidR="008C2443" w:rsidRDefault="008C2443" w:rsidP="008C2443">
      <w:pPr>
        <w:pBdr>
          <w:top w:val="nil"/>
          <w:left w:val="nil"/>
          <w:bottom w:val="nil"/>
          <w:right w:val="nil"/>
          <w:between w:val="nil"/>
        </w:pBdr>
        <w:spacing w:after="0" w:line="240" w:lineRule="auto"/>
        <w:ind w:left="1170" w:firstLine="0"/>
      </w:pPr>
      <w:r>
        <w:t xml:space="preserve"> </w:t>
      </w:r>
    </w:p>
    <w:p w14:paraId="282E0FDE" w14:textId="4FF680C2" w:rsidR="007701CE" w:rsidRDefault="008C2443" w:rsidP="000A3B64">
      <w:pPr>
        <w:pStyle w:val="ListParagraph"/>
        <w:pBdr>
          <w:top w:val="nil"/>
          <w:left w:val="nil"/>
          <w:bottom w:val="nil"/>
          <w:right w:val="nil"/>
          <w:between w:val="nil"/>
        </w:pBdr>
        <w:spacing w:after="0" w:line="240" w:lineRule="auto"/>
        <w:ind w:left="1778" w:firstLine="0"/>
      </w:pPr>
      <w:r w:rsidRPr="000A3B64">
        <w:rPr>
          <w:rFonts w:ascii="Cambria Math" w:hAnsi="Cambria Math" w:cs="Cambria Math"/>
        </w:rPr>
        <w:t>Berdasarkan</w:t>
      </w:r>
      <w:r>
        <w:t xml:space="preserve"> nilai rata rata waktu hasil yang didapatkan maka kesimpu</w:t>
      </w:r>
      <w:r w:rsidR="00813DBA">
        <w:t>lannya pengguna lama membutuhkan waktu sekitar 0,81x lebih cepat dibandingkan dengan waktu pengguna baru.</w:t>
      </w:r>
    </w:p>
    <w:p w14:paraId="4F828C68" w14:textId="5E514626" w:rsidR="00C40C08" w:rsidRDefault="00C40C08">
      <w:pPr>
        <w:pBdr>
          <w:top w:val="nil"/>
          <w:left w:val="nil"/>
          <w:bottom w:val="nil"/>
          <w:right w:val="nil"/>
          <w:between w:val="nil"/>
        </w:pBdr>
        <w:spacing w:after="0" w:line="240" w:lineRule="auto"/>
        <w:ind w:left="1170" w:firstLine="0"/>
      </w:pPr>
    </w:p>
    <w:p w14:paraId="41FDE14E" w14:textId="769C9FF7" w:rsidR="00813DBA" w:rsidRDefault="00813DBA" w:rsidP="00813DBA">
      <w:pPr>
        <w:pStyle w:val="ListParagraph"/>
        <w:numPr>
          <w:ilvl w:val="0"/>
          <w:numId w:val="15"/>
        </w:numPr>
        <w:pBdr>
          <w:top w:val="nil"/>
          <w:left w:val="nil"/>
          <w:bottom w:val="nil"/>
          <w:right w:val="nil"/>
          <w:between w:val="nil"/>
        </w:pBdr>
        <w:spacing w:after="0" w:line="240" w:lineRule="auto"/>
        <w:ind w:left="1778" w:hanging="248"/>
      </w:pPr>
      <w:r>
        <w:t>Kriteria Memorability</w:t>
      </w:r>
    </w:p>
    <w:p w14:paraId="48B27346" w14:textId="1FDCDC38" w:rsidR="00B77FAA" w:rsidRDefault="00CD2E94" w:rsidP="00B77FAA">
      <w:pPr>
        <w:pStyle w:val="ListParagraph"/>
        <w:pBdr>
          <w:top w:val="nil"/>
          <w:left w:val="nil"/>
          <w:bottom w:val="nil"/>
          <w:right w:val="nil"/>
          <w:between w:val="nil"/>
        </w:pBdr>
        <w:spacing w:after="0" w:line="240" w:lineRule="auto"/>
        <w:ind w:left="1778" w:firstLine="0"/>
      </w:pPr>
      <w:r>
        <w:t>Dalam usability untuk menghitung tingkat Memorability ditentukan oleh klik dan langkah untuk mengakses aplikasi tersebut. Pengujian ini membandingkan antara pengguna lama dan pengguna baru dalam melakukannya .</w:t>
      </w:r>
    </w:p>
    <w:p w14:paraId="76F921F0" w14:textId="5FF25036" w:rsidR="00CD2E94" w:rsidRDefault="00CD2E94" w:rsidP="00B77FAA">
      <w:pPr>
        <w:pStyle w:val="ListParagraph"/>
        <w:pBdr>
          <w:top w:val="nil"/>
          <w:left w:val="nil"/>
          <w:bottom w:val="nil"/>
          <w:right w:val="nil"/>
          <w:between w:val="nil"/>
        </w:pBdr>
        <w:spacing w:after="0" w:line="240" w:lineRule="auto"/>
        <w:ind w:left="1778" w:firstLine="0"/>
      </w:pPr>
    </w:p>
    <w:p w14:paraId="6DFC1D7A" w14:textId="4CA601F2" w:rsidR="00CD2E94" w:rsidRDefault="00CD2E94" w:rsidP="000A3B64">
      <w:pPr>
        <w:pStyle w:val="ListParagraph"/>
        <w:pBdr>
          <w:top w:val="nil"/>
          <w:left w:val="nil"/>
          <w:bottom w:val="nil"/>
          <w:right w:val="nil"/>
          <w:between w:val="nil"/>
        </w:pBdr>
        <w:spacing w:after="0" w:line="240" w:lineRule="auto"/>
        <w:ind w:left="1778" w:firstLine="0"/>
        <w:jc w:val="center"/>
      </w:pPr>
      <w:r>
        <w:t xml:space="preserve">Tabel </w:t>
      </w:r>
      <w:r w:rsidR="003A1A27">
        <w:t xml:space="preserve">3.4. </w:t>
      </w:r>
      <w:r>
        <w:t>Rata</w:t>
      </w:r>
      <w:r w:rsidR="003A1A27">
        <w:t xml:space="preserve">-Rata </w:t>
      </w:r>
      <w:r>
        <w:t xml:space="preserve">Klik </w:t>
      </w:r>
      <w:r w:rsidR="003A1A27">
        <w:t>Dan Langkah</w:t>
      </w:r>
    </w:p>
    <w:tbl>
      <w:tblPr>
        <w:tblStyle w:val="TableGrid0"/>
        <w:tblW w:w="0" w:type="auto"/>
        <w:jc w:val="center"/>
        <w:tblLook w:val="04A0" w:firstRow="1" w:lastRow="0" w:firstColumn="1" w:lastColumn="0" w:noHBand="0" w:noVBand="1"/>
      </w:tblPr>
      <w:tblGrid>
        <w:gridCol w:w="1016"/>
        <w:gridCol w:w="964"/>
        <w:gridCol w:w="1007"/>
        <w:gridCol w:w="15"/>
        <w:gridCol w:w="835"/>
        <w:gridCol w:w="893"/>
        <w:gridCol w:w="23"/>
      </w:tblGrid>
      <w:tr w:rsidR="003D78FF" w14:paraId="0AE4BF7D" w14:textId="77777777" w:rsidTr="00745F0B">
        <w:trPr>
          <w:jc w:val="center"/>
        </w:trPr>
        <w:tc>
          <w:tcPr>
            <w:tcW w:w="1016" w:type="dxa"/>
            <w:vMerge w:val="restart"/>
            <w:vAlign w:val="center"/>
          </w:tcPr>
          <w:p w14:paraId="46041032" w14:textId="0A71B24D" w:rsidR="003D78FF" w:rsidRDefault="003D78FF" w:rsidP="003D78FF">
            <w:pPr>
              <w:pStyle w:val="ListParagraph"/>
              <w:ind w:left="0" w:firstLine="0"/>
              <w:jc w:val="center"/>
            </w:pPr>
            <w:r>
              <w:t>Partisipan</w:t>
            </w:r>
          </w:p>
        </w:tc>
        <w:tc>
          <w:tcPr>
            <w:tcW w:w="1986" w:type="dxa"/>
            <w:gridSpan w:val="3"/>
          </w:tcPr>
          <w:p w14:paraId="5DEC3245" w14:textId="55D96DA6" w:rsidR="003D78FF" w:rsidRDefault="003D78FF" w:rsidP="00BE17D2">
            <w:pPr>
              <w:pStyle w:val="ListParagraph"/>
              <w:ind w:left="0" w:firstLine="0"/>
              <w:jc w:val="center"/>
            </w:pPr>
            <w:r>
              <w:t>Jumlah Langkah</w:t>
            </w:r>
          </w:p>
        </w:tc>
        <w:tc>
          <w:tcPr>
            <w:tcW w:w="1751" w:type="dxa"/>
            <w:gridSpan w:val="3"/>
          </w:tcPr>
          <w:p w14:paraId="51DF9F07" w14:textId="51D580C7" w:rsidR="003D78FF" w:rsidRDefault="003D78FF" w:rsidP="00BE17D2">
            <w:pPr>
              <w:pStyle w:val="ListParagraph"/>
              <w:ind w:left="0" w:firstLine="0"/>
              <w:jc w:val="center"/>
            </w:pPr>
            <w:r>
              <w:t>Jumlah Klick</w:t>
            </w:r>
          </w:p>
        </w:tc>
      </w:tr>
      <w:tr w:rsidR="003D78FF" w14:paraId="729AA061" w14:textId="77777777" w:rsidTr="00745F0B">
        <w:trPr>
          <w:gridAfter w:val="1"/>
          <w:wAfter w:w="23" w:type="dxa"/>
          <w:jc w:val="center"/>
        </w:trPr>
        <w:tc>
          <w:tcPr>
            <w:tcW w:w="1016" w:type="dxa"/>
            <w:vMerge/>
          </w:tcPr>
          <w:p w14:paraId="0492E020" w14:textId="77777777" w:rsidR="003D78FF" w:rsidRDefault="003D78FF" w:rsidP="00B77FAA">
            <w:pPr>
              <w:pStyle w:val="ListParagraph"/>
              <w:ind w:left="0" w:firstLine="0"/>
            </w:pPr>
          </w:p>
        </w:tc>
        <w:tc>
          <w:tcPr>
            <w:tcW w:w="964" w:type="dxa"/>
          </w:tcPr>
          <w:p w14:paraId="11ACEA91" w14:textId="2FE85E44" w:rsidR="003D78FF" w:rsidRDefault="003D78FF" w:rsidP="00BE17D2">
            <w:pPr>
              <w:pStyle w:val="ListParagraph"/>
              <w:ind w:left="0" w:firstLine="0"/>
              <w:jc w:val="center"/>
            </w:pPr>
            <w:r>
              <w:t>PL</w:t>
            </w:r>
          </w:p>
        </w:tc>
        <w:tc>
          <w:tcPr>
            <w:tcW w:w="1007" w:type="dxa"/>
          </w:tcPr>
          <w:p w14:paraId="31AF8655" w14:textId="2833746F" w:rsidR="003D78FF" w:rsidRDefault="003D78FF" w:rsidP="00BE17D2">
            <w:pPr>
              <w:pStyle w:val="ListParagraph"/>
              <w:ind w:left="0" w:firstLine="0"/>
              <w:jc w:val="center"/>
            </w:pPr>
            <w:r>
              <w:t>PB</w:t>
            </w:r>
          </w:p>
        </w:tc>
        <w:tc>
          <w:tcPr>
            <w:tcW w:w="850" w:type="dxa"/>
            <w:gridSpan w:val="2"/>
          </w:tcPr>
          <w:p w14:paraId="35C1338F" w14:textId="6933825E" w:rsidR="003D78FF" w:rsidRDefault="003D78FF" w:rsidP="00BE17D2">
            <w:pPr>
              <w:pStyle w:val="ListParagraph"/>
              <w:ind w:left="0" w:firstLine="0"/>
              <w:jc w:val="center"/>
            </w:pPr>
            <w:r>
              <w:t>PL</w:t>
            </w:r>
          </w:p>
        </w:tc>
        <w:tc>
          <w:tcPr>
            <w:tcW w:w="893" w:type="dxa"/>
          </w:tcPr>
          <w:p w14:paraId="4FE3D621" w14:textId="47C5CCB6" w:rsidR="003D78FF" w:rsidRDefault="00BE17D2" w:rsidP="00BE17D2">
            <w:pPr>
              <w:pStyle w:val="ListParagraph"/>
              <w:ind w:left="0" w:firstLine="0"/>
              <w:jc w:val="center"/>
            </w:pPr>
            <w:r>
              <w:t>PB</w:t>
            </w:r>
          </w:p>
        </w:tc>
      </w:tr>
      <w:tr w:rsidR="003D78FF" w14:paraId="361183CF" w14:textId="77777777" w:rsidTr="00745F0B">
        <w:trPr>
          <w:gridAfter w:val="1"/>
          <w:wAfter w:w="23" w:type="dxa"/>
          <w:jc w:val="center"/>
        </w:trPr>
        <w:tc>
          <w:tcPr>
            <w:tcW w:w="1016" w:type="dxa"/>
          </w:tcPr>
          <w:p w14:paraId="310794C3" w14:textId="1A7081F1" w:rsidR="003D78FF" w:rsidRDefault="00BE17D2" w:rsidP="00BE17D2">
            <w:pPr>
              <w:pStyle w:val="ListParagraph"/>
              <w:ind w:left="0" w:firstLine="0"/>
              <w:jc w:val="center"/>
            </w:pPr>
            <w:r>
              <w:t>P1</w:t>
            </w:r>
          </w:p>
        </w:tc>
        <w:tc>
          <w:tcPr>
            <w:tcW w:w="964" w:type="dxa"/>
          </w:tcPr>
          <w:p w14:paraId="0AE2C97F" w14:textId="0B997CB8" w:rsidR="003D78FF" w:rsidRDefault="00BE17D2" w:rsidP="00BE17D2">
            <w:pPr>
              <w:pStyle w:val="ListParagraph"/>
              <w:ind w:left="0" w:firstLine="0"/>
              <w:jc w:val="center"/>
            </w:pPr>
            <w:r>
              <w:t>15</w:t>
            </w:r>
          </w:p>
        </w:tc>
        <w:tc>
          <w:tcPr>
            <w:tcW w:w="1007" w:type="dxa"/>
          </w:tcPr>
          <w:p w14:paraId="3958B9A5" w14:textId="564B84E5" w:rsidR="003D78FF" w:rsidRDefault="00BE17D2" w:rsidP="00BE17D2">
            <w:pPr>
              <w:pStyle w:val="ListParagraph"/>
              <w:ind w:left="0" w:firstLine="0"/>
              <w:jc w:val="center"/>
            </w:pPr>
            <w:r>
              <w:t>19</w:t>
            </w:r>
          </w:p>
        </w:tc>
        <w:tc>
          <w:tcPr>
            <w:tcW w:w="850" w:type="dxa"/>
            <w:gridSpan w:val="2"/>
          </w:tcPr>
          <w:p w14:paraId="1BD6C4BD" w14:textId="78076554" w:rsidR="003D78FF" w:rsidRDefault="00BE17D2" w:rsidP="00BE17D2">
            <w:pPr>
              <w:pStyle w:val="ListParagraph"/>
              <w:ind w:left="0" w:firstLine="0"/>
              <w:jc w:val="center"/>
            </w:pPr>
            <w:r>
              <w:t>23</w:t>
            </w:r>
          </w:p>
        </w:tc>
        <w:tc>
          <w:tcPr>
            <w:tcW w:w="893" w:type="dxa"/>
          </w:tcPr>
          <w:p w14:paraId="19463950" w14:textId="4B261179" w:rsidR="003D78FF" w:rsidRDefault="00BE17D2" w:rsidP="00BE17D2">
            <w:pPr>
              <w:pStyle w:val="ListParagraph"/>
              <w:ind w:left="0" w:firstLine="0"/>
              <w:jc w:val="center"/>
            </w:pPr>
            <w:r>
              <w:t>25</w:t>
            </w:r>
          </w:p>
        </w:tc>
      </w:tr>
      <w:tr w:rsidR="003D78FF" w14:paraId="0B775120" w14:textId="77777777" w:rsidTr="00745F0B">
        <w:trPr>
          <w:gridAfter w:val="1"/>
          <w:wAfter w:w="23" w:type="dxa"/>
          <w:jc w:val="center"/>
        </w:trPr>
        <w:tc>
          <w:tcPr>
            <w:tcW w:w="1016" w:type="dxa"/>
          </w:tcPr>
          <w:p w14:paraId="58FA7C8E" w14:textId="4B175794" w:rsidR="003D78FF" w:rsidRDefault="00BE17D2" w:rsidP="00BE17D2">
            <w:pPr>
              <w:pStyle w:val="ListParagraph"/>
              <w:ind w:left="0" w:firstLine="0"/>
              <w:jc w:val="center"/>
            </w:pPr>
            <w:r>
              <w:t>P2</w:t>
            </w:r>
          </w:p>
        </w:tc>
        <w:tc>
          <w:tcPr>
            <w:tcW w:w="964" w:type="dxa"/>
          </w:tcPr>
          <w:p w14:paraId="1C89440E" w14:textId="05D984C0" w:rsidR="003D78FF" w:rsidRDefault="00BE17D2" w:rsidP="00BE17D2">
            <w:pPr>
              <w:pStyle w:val="ListParagraph"/>
              <w:ind w:left="0" w:firstLine="0"/>
              <w:jc w:val="center"/>
            </w:pPr>
            <w:r>
              <w:t>18</w:t>
            </w:r>
          </w:p>
        </w:tc>
        <w:tc>
          <w:tcPr>
            <w:tcW w:w="1007" w:type="dxa"/>
          </w:tcPr>
          <w:p w14:paraId="59049936" w14:textId="3A01E3BE" w:rsidR="003D78FF" w:rsidRDefault="00BE17D2" w:rsidP="00BE17D2">
            <w:pPr>
              <w:pStyle w:val="ListParagraph"/>
              <w:ind w:left="0" w:firstLine="0"/>
              <w:jc w:val="center"/>
            </w:pPr>
            <w:r>
              <w:t>2</w:t>
            </w:r>
            <w:r w:rsidR="00870AE3">
              <w:t>2</w:t>
            </w:r>
          </w:p>
        </w:tc>
        <w:tc>
          <w:tcPr>
            <w:tcW w:w="850" w:type="dxa"/>
            <w:gridSpan w:val="2"/>
          </w:tcPr>
          <w:p w14:paraId="20769B70" w14:textId="5AEDB6F5" w:rsidR="003D78FF" w:rsidRDefault="00BE17D2" w:rsidP="00BE17D2">
            <w:pPr>
              <w:pStyle w:val="ListParagraph"/>
              <w:ind w:left="0" w:firstLine="0"/>
              <w:jc w:val="center"/>
            </w:pPr>
            <w:r>
              <w:t>25</w:t>
            </w:r>
          </w:p>
        </w:tc>
        <w:tc>
          <w:tcPr>
            <w:tcW w:w="893" w:type="dxa"/>
          </w:tcPr>
          <w:p w14:paraId="0135E3F8" w14:textId="098CD83C" w:rsidR="003D78FF" w:rsidRDefault="00BE17D2" w:rsidP="00BE17D2">
            <w:pPr>
              <w:pStyle w:val="ListParagraph"/>
              <w:ind w:left="0" w:firstLine="0"/>
              <w:jc w:val="center"/>
            </w:pPr>
            <w:r>
              <w:t>28</w:t>
            </w:r>
          </w:p>
        </w:tc>
      </w:tr>
      <w:tr w:rsidR="003D78FF" w14:paraId="27B3FEEC" w14:textId="77777777" w:rsidTr="00745F0B">
        <w:trPr>
          <w:gridAfter w:val="1"/>
          <w:wAfter w:w="23" w:type="dxa"/>
          <w:jc w:val="center"/>
        </w:trPr>
        <w:tc>
          <w:tcPr>
            <w:tcW w:w="1016" w:type="dxa"/>
          </w:tcPr>
          <w:p w14:paraId="7B6FFCA8" w14:textId="63A960C6" w:rsidR="003D78FF" w:rsidRDefault="00BE17D2" w:rsidP="00BE17D2">
            <w:pPr>
              <w:pStyle w:val="ListParagraph"/>
              <w:ind w:left="0" w:firstLine="0"/>
              <w:jc w:val="center"/>
            </w:pPr>
            <w:r>
              <w:t>P3</w:t>
            </w:r>
          </w:p>
        </w:tc>
        <w:tc>
          <w:tcPr>
            <w:tcW w:w="964" w:type="dxa"/>
          </w:tcPr>
          <w:p w14:paraId="123CC20A" w14:textId="4AE63BBB" w:rsidR="003D78FF" w:rsidRDefault="00BE17D2" w:rsidP="00BE17D2">
            <w:pPr>
              <w:pStyle w:val="ListParagraph"/>
              <w:ind w:left="0" w:firstLine="0"/>
              <w:jc w:val="center"/>
            </w:pPr>
            <w:r>
              <w:t>17</w:t>
            </w:r>
          </w:p>
        </w:tc>
        <w:tc>
          <w:tcPr>
            <w:tcW w:w="1007" w:type="dxa"/>
          </w:tcPr>
          <w:p w14:paraId="3FECC563" w14:textId="0BD7C765" w:rsidR="003D78FF" w:rsidRDefault="00BE17D2" w:rsidP="00BE17D2">
            <w:pPr>
              <w:pStyle w:val="ListParagraph"/>
              <w:ind w:left="0" w:firstLine="0"/>
              <w:jc w:val="center"/>
            </w:pPr>
            <w:r>
              <w:t>20</w:t>
            </w:r>
          </w:p>
        </w:tc>
        <w:tc>
          <w:tcPr>
            <w:tcW w:w="850" w:type="dxa"/>
            <w:gridSpan w:val="2"/>
          </w:tcPr>
          <w:p w14:paraId="795D32F0" w14:textId="5AB82DD6" w:rsidR="003D78FF" w:rsidRDefault="00BE17D2" w:rsidP="00BE17D2">
            <w:pPr>
              <w:pStyle w:val="ListParagraph"/>
              <w:ind w:left="0" w:firstLine="0"/>
              <w:jc w:val="center"/>
            </w:pPr>
            <w:r>
              <w:t>24</w:t>
            </w:r>
          </w:p>
        </w:tc>
        <w:tc>
          <w:tcPr>
            <w:tcW w:w="893" w:type="dxa"/>
          </w:tcPr>
          <w:p w14:paraId="07782870" w14:textId="6FC2B06A" w:rsidR="003D78FF" w:rsidRDefault="00BE17D2" w:rsidP="00BE17D2">
            <w:pPr>
              <w:pStyle w:val="ListParagraph"/>
              <w:ind w:left="0" w:firstLine="0"/>
              <w:jc w:val="center"/>
            </w:pPr>
            <w:r>
              <w:t>25</w:t>
            </w:r>
          </w:p>
        </w:tc>
      </w:tr>
      <w:tr w:rsidR="003D78FF" w14:paraId="49EF0589" w14:textId="77777777" w:rsidTr="00745F0B">
        <w:trPr>
          <w:gridAfter w:val="1"/>
          <w:wAfter w:w="23" w:type="dxa"/>
          <w:jc w:val="center"/>
        </w:trPr>
        <w:tc>
          <w:tcPr>
            <w:tcW w:w="1016" w:type="dxa"/>
          </w:tcPr>
          <w:p w14:paraId="3F4759FC" w14:textId="36AF974C" w:rsidR="003D78FF" w:rsidRDefault="00BE17D2" w:rsidP="00BE17D2">
            <w:pPr>
              <w:pStyle w:val="ListParagraph"/>
              <w:ind w:left="0" w:firstLine="0"/>
              <w:jc w:val="center"/>
            </w:pPr>
            <w:r>
              <w:t>P4</w:t>
            </w:r>
          </w:p>
        </w:tc>
        <w:tc>
          <w:tcPr>
            <w:tcW w:w="964" w:type="dxa"/>
          </w:tcPr>
          <w:p w14:paraId="2F53DF81" w14:textId="4C777DAC" w:rsidR="003D78FF" w:rsidRDefault="00BE17D2" w:rsidP="00BE17D2">
            <w:pPr>
              <w:pStyle w:val="ListParagraph"/>
              <w:ind w:left="0" w:firstLine="0"/>
              <w:jc w:val="center"/>
            </w:pPr>
            <w:r>
              <w:t>19</w:t>
            </w:r>
          </w:p>
        </w:tc>
        <w:tc>
          <w:tcPr>
            <w:tcW w:w="1007" w:type="dxa"/>
          </w:tcPr>
          <w:p w14:paraId="3FB2323A" w14:textId="46DFEAE6" w:rsidR="003D78FF" w:rsidRDefault="00BE17D2" w:rsidP="00BE17D2">
            <w:pPr>
              <w:pStyle w:val="ListParagraph"/>
              <w:ind w:left="0" w:firstLine="0"/>
              <w:jc w:val="center"/>
            </w:pPr>
            <w:r>
              <w:t>20</w:t>
            </w:r>
          </w:p>
        </w:tc>
        <w:tc>
          <w:tcPr>
            <w:tcW w:w="850" w:type="dxa"/>
            <w:gridSpan w:val="2"/>
          </w:tcPr>
          <w:p w14:paraId="323DB729" w14:textId="379F8AF7" w:rsidR="003D78FF" w:rsidRDefault="00BE17D2" w:rsidP="00BE17D2">
            <w:pPr>
              <w:pStyle w:val="ListParagraph"/>
              <w:ind w:left="0" w:firstLine="0"/>
              <w:jc w:val="center"/>
            </w:pPr>
            <w:r>
              <w:t>21</w:t>
            </w:r>
          </w:p>
        </w:tc>
        <w:tc>
          <w:tcPr>
            <w:tcW w:w="893" w:type="dxa"/>
          </w:tcPr>
          <w:p w14:paraId="04A85C71" w14:textId="07C53B79" w:rsidR="003D78FF" w:rsidRDefault="00BE17D2" w:rsidP="00BE17D2">
            <w:pPr>
              <w:pStyle w:val="ListParagraph"/>
              <w:ind w:left="0" w:firstLine="0"/>
              <w:jc w:val="center"/>
            </w:pPr>
            <w:r>
              <w:t>24</w:t>
            </w:r>
          </w:p>
        </w:tc>
      </w:tr>
      <w:tr w:rsidR="003D78FF" w14:paraId="11AE611A" w14:textId="77777777" w:rsidTr="00745F0B">
        <w:trPr>
          <w:gridAfter w:val="1"/>
          <w:wAfter w:w="23" w:type="dxa"/>
          <w:jc w:val="center"/>
        </w:trPr>
        <w:tc>
          <w:tcPr>
            <w:tcW w:w="1016" w:type="dxa"/>
          </w:tcPr>
          <w:p w14:paraId="71B4323B" w14:textId="516BDD24" w:rsidR="003D78FF" w:rsidRDefault="00BE17D2" w:rsidP="00BE17D2">
            <w:pPr>
              <w:pStyle w:val="ListParagraph"/>
              <w:ind w:left="0" w:firstLine="0"/>
              <w:jc w:val="center"/>
            </w:pPr>
            <w:r>
              <w:t>Rata-Rata</w:t>
            </w:r>
          </w:p>
        </w:tc>
        <w:tc>
          <w:tcPr>
            <w:tcW w:w="964" w:type="dxa"/>
          </w:tcPr>
          <w:p w14:paraId="28F7FCFE" w14:textId="049665B4" w:rsidR="003D78FF" w:rsidRDefault="00870AE3" w:rsidP="00BE17D2">
            <w:pPr>
              <w:pStyle w:val="ListParagraph"/>
              <w:ind w:left="0" w:firstLine="0"/>
              <w:jc w:val="center"/>
            </w:pPr>
            <w:r>
              <w:t>17,25</w:t>
            </w:r>
          </w:p>
        </w:tc>
        <w:tc>
          <w:tcPr>
            <w:tcW w:w="1007" w:type="dxa"/>
          </w:tcPr>
          <w:p w14:paraId="4CB163FB" w14:textId="31B40DD9" w:rsidR="003D78FF" w:rsidRDefault="00870AE3" w:rsidP="00BE17D2">
            <w:pPr>
              <w:pStyle w:val="ListParagraph"/>
              <w:ind w:left="0" w:firstLine="0"/>
              <w:jc w:val="center"/>
            </w:pPr>
            <w:r>
              <w:t>20,25</w:t>
            </w:r>
          </w:p>
        </w:tc>
        <w:tc>
          <w:tcPr>
            <w:tcW w:w="850" w:type="dxa"/>
            <w:gridSpan w:val="2"/>
          </w:tcPr>
          <w:p w14:paraId="4C556781" w14:textId="1657A9C0" w:rsidR="003D78FF" w:rsidRDefault="00870AE3" w:rsidP="00BE17D2">
            <w:pPr>
              <w:pStyle w:val="ListParagraph"/>
              <w:ind w:left="0" w:firstLine="0"/>
              <w:jc w:val="center"/>
            </w:pPr>
            <w:r>
              <w:t>23,25</w:t>
            </w:r>
          </w:p>
        </w:tc>
        <w:tc>
          <w:tcPr>
            <w:tcW w:w="893" w:type="dxa"/>
          </w:tcPr>
          <w:p w14:paraId="0370991B" w14:textId="65562F10" w:rsidR="003D78FF" w:rsidRDefault="00870AE3" w:rsidP="00BE17D2">
            <w:pPr>
              <w:pStyle w:val="ListParagraph"/>
              <w:ind w:left="0" w:firstLine="0"/>
              <w:jc w:val="center"/>
            </w:pPr>
            <w:r>
              <w:t>25,25</w:t>
            </w:r>
          </w:p>
        </w:tc>
      </w:tr>
    </w:tbl>
    <w:p w14:paraId="0C2E0FD5" w14:textId="5E221DEB" w:rsidR="00B77FAA" w:rsidRDefault="00B77FAA" w:rsidP="00B77FAA">
      <w:pPr>
        <w:pStyle w:val="ListParagraph"/>
        <w:pBdr>
          <w:top w:val="nil"/>
          <w:left w:val="nil"/>
          <w:bottom w:val="nil"/>
          <w:right w:val="nil"/>
          <w:between w:val="nil"/>
        </w:pBdr>
        <w:spacing w:after="0" w:line="240" w:lineRule="auto"/>
        <w:ind w:left="1778" w:firstLine="0"/>
      </w:pPr>
    </w:p>
    <w:p w14:paraId="5DE2A6E9" w14:textId="0058E4E2" w:rsidR="00B77FAA" w:rsidRDefault="00E41F45" w:rsidP="00B77FAA">
      <w:pPr>
        <w:pStyle w:val="ListParagraph"/>
        <w:pBdr>
          <w:top w:val="nil"/>
          <w:left w:val="nil"/>
          <w:bottom w:val="nil"/>
          <w:right w:val="nil"/>
          <w:between w:val="nil"/>
        </w:pBdr>
        <w:spacing w:after="0" w:line="240" w:lineRule="auto"/>
        <w:ind w:left="1778" w:firstLine="0"/>
      </w:pPr>
      <w:r>
        <w:t>Pada tabel diatas dapat disimpulkan bahwa hasil dari rata rata terhadap pengguna lama dan baru terdapat perbedaan dimana pengguna lama terhadap jumlah langkah memiliki rata rata 17,25, sedangkan pengguna baru memiliki rata rata 20,2</w:t>
      </w:r>
      <w:r w:rsidR="00C51D3A">
        <w:t xml:space="preserve">5 </w:t>
      </w:r>
      <w:r>
        <w:t xml:space="preserve">sehingga pengguna lama lebih cenderung memahami.  </w:t>
      </w:r>
    </w:p>
    <w:p w14:paraId="78840BAC" w14:textId="7CC0BDF7" w:rsidR="00B77FAA" w:rsidRDefault="00B77FAA" w:rsidP="00B77FAA">
      <w:pPr>
        <w:pStyle w:val="ListParagraph"/>
        <w:pBdr>
          <w:top w:val="nil"/>
          <w:left w:val="nil"/>
          <w:bottom w:val="nil"/>
          <w:right w:val="nil"/>
          <w:between w:val="nil"/>
        </w:pBdr>
        <w:spacing w:after="0" w:line="240" w:lineRule="auto"/>
        <w:ind w:left="1778" w:firstLine="0"/>
      </w:pPr>
    </w:p>
    <w:p w14:paraId="43B93F75" w14:textId="5560BA7E" w:rsidR="00813DBA" w:rsidRDefault="00813DBA" w:rsidP="00813DBA">
      <w:pPr>
        <w:pStyle w:val="ListParagraph"/>
        <w:numPr>
          <w:ilvl w:val="0"/>
          <w:numId w:val="15"/>
        </w:numPr>
        <w:pBdr>
          <w:top w:val="nil"/>
          <w:left w:val="nil"/>
          <w:bottom w:val="nil"/>
          <w:right w:val="nil"/>
          <w:between w:val="nil"/>
        </w:pBdr>
        <w:spacing w:after="0" w:line="240" w:lineRule="auto"/>
        <w:ind w:left="1778" w:hanging="248"/>
      </w:pPr>
      <w:r>
        <w:t>Kriteria Efficiency</w:t>
      </w:r>
    </w:p>
    <w:p w14:paraId="7ADF6776" w14:textId="51AB1597" w:rsidR="00E41F45" w:rsidRDefault="00E41F45" w:rsidP="00E41F45">
      <w:pPr>
        <w:pStyle w:val="ListParagraph"/>
        <w:pBdr>
          <w:top w:val="nil"/>
          <w:left w:val="nil"/>
          <w:bottom w:val="nil"/>
          <w:right w:val="nil"/>
          <w:between w:val="nil"/>
        </w:pBdr>
        <w:spacing w:after="0" w:line="240" w:lineRule="auto"/>
        <w:ind w:left="1778" w:firstLine="0"/>
      </w:pPr>
      <w:r>
        <w:t>Untuk kriteria efficiency di dasarkan pada waktu keberhasilan diselesaikannya tugas dalam pengujian usabality ini. Pada tiap tugas partisipan akan di akumulasikan dengan waktu penyelesaian tiap tugas yang diberikan.</w:t>
      </w:r>
      <w:r w:rsidR="000B4136">
        <w:t xml:space="preserve"> Waktu yang didapat akan ditotal dan akan dirumuskan berdasarkan time based effieciency. </w:t>
      </w:r>
    </w:p>
    <w:p w14:paraId="43C77FC0" w14:textId="77777777" w:rsidR="003A1A27" w:rsidRDefault="003A1A27" w:rsidP="00E41F45">
      <w:pPr>
        <w:pStyle w:val="ListParagraph"/>
        <w:pBdr>
          <w:top w:val="nil"/>
          <w:left w:val="nil"/>
          <w:bottom w:val="nil"/>
          <w:right w:val="nil"/>
          <w:between w:val="nil"/>
        </w:pBdr>
        <w:spacing w:after="0" w:line="240" w:lineRule="auto"/>
        <w:ind w:left="1778" w:firstLine="0"/>
      </w:pPr>
    </w:p>
    <w:p w14:paraId="78DCFA81" w14:textId="1F0AE840" w:rsidR="00870AE3" w:rsidRDefault="000A3B64" w:rsidP="000B4136">
      <w:pPr>
        <w:pStyle w:val="ListParagraph"/>
        <w:pBdr>
          <w:top w:val="nil"/>
          <w:left w:val="nil"/>
          <w:bottom w:val="nil"/>
          <w:right w:val="nil"/>
          <w:between w:val="nil"/>
        </w:pBdr>
        <w:spacing w:after="0" w:line="240" w:lineRule="auto"/>
        <w:ind w:left="4320" w:firstLine="720"/>
      </w:pPr>
      <w:r>
        <w:t xml:space="preserve">Tabel </w:t>
      </w:r>
      <w:r w:rsidR="003A1A27">
        <w:t xml:space="preserve">3.5. </w:t>
      </w:r>
      <w:r>
        <w:t>Efficiency</w:t>
      </w:r>
    </w:p>
    <w:tbl>
      <w:tblPr>
        <w:tblStyle w:val="TableGrid0"/>
        <w:tblW w:w="0" w:type="auto"/>
        <w:jc w:val="center"/>
        <w:tblLook w:val="04A0" w:firstRow="1" w:lastRow="0" w:firstColumn="1" w:lastColumn="0" w:noHBand="0" w:noVBand="1"/>
      </w:tblPr>
      <w:tblGrid>
        <w:gridCol w:w="704"/>
        <w:gridCol w:w="567"/>
        <w:gridCol w:w="567"/>
        <w:gridCol w:w="567"/>
        <w:gridCol w:w="567"/>
        <w:gridCol w:w="567"/>
        <w:gridCol w:w="690"/>
      </w:tblGrid>
      <w:tr w:rsidR="00870AE3" w14:paraId="4F204483" w14:textId="77777777" w:rsidTr="000B4136">
        <w:trPr>
          <w:jc w:val="center"/>
        </w:trPr>
        <w:tc>
          <w:tcPr>
            <w:tcW w:w="4229" w:type="dxa"/>
            <w:gridSpan w:val="7"/>
          </w:tcPr>
          <w:p w14:paraId="545B56DD" w14:textId="263212AC" w:rsidR="00870AE3" w:rsidRDefault="00870AE3" w:rsidP="00217902">
            <w:pPr>
              <w:pStyle w:val="ListParagraph"/>
              <w:ind w:left="0" w:firstLine="0"/>
              <w:jc w:val="center"/>
            </w:pPr>
            <w:r>
              <w:t>Waktu Pengerjaan x Keberhasilan Pengguna</w:t>
            </w:r>
          </w:p>
        </w:tc>
      </w:tr>
      <w:tr w:rsidR="00870AE3" w14:paraId="3253DB63" w14:textId="77777777" w:rsidTr="000B4136">
        <w:trPr>
          <w:jc w:val="center"/>
        </w:trPr>
        <w:tc>
          <w:tcPr>
            <w:tcW w:w="704" w:type="dxa"/>
          </w:tcPr>
          <w:p w14:paraId="23F12278" w14:textId="77777777" w:rsidR="00870AE3" w:rsidRDefault="00870AE3" w:rsidP="00217902">
            <w:pPr>
              <w:pStyle w:val="ListParagraph"/>
              <w:ind w:left="0" w:firstLine="0"/>
              <w:jc w:val="center"/>
            </w:pPr>
          </w:p>
        </w:tc>
        <w:tc>
          <w:tcPr>
            <w:tcW w:w="567" w:type="dxa"/>
          </w:tcPr>
          <w:p w14:paraId="74C41701" w14:textId="4319F88E" w:rsidR="00870AE3" w:rsidRDefault="00870AE3" w:rsidP="00217902">
            <w:pPr>
              <w:pStyle w:val="ListParagraph"/>
              <w:ind w:left="0" w:firstLine="0"/>
              <w:jc w:val="center"/>
            </w:pPr>
            <w:r>
              <w:t>T1</w:t>
            </w:r>
          </w:p>
        </w:tc>
        <w:tc>
          <w:tcPr>
            <w:tcW w:w="567" w:type="dxa"/>
          </w:tcPr>
          <w:p w14:paraId="21B37129" w14:textId="6AAE3EB9" w:rsidR="00870AE3" w:rsidRDefault="00870AE3" w:rsidP="00217902">
            <w:pPr>
              <w:pStyle w:val="ListParagraph"/>
              <w:ind w:left="0" w:firstLine="0"/>
              <w:jc w:val="center"/>
            </w:pPr>
            <w:r>
              <w:t>T2</w:t>
            </w:r>
          </w:p>
        </w:tc>
        <w:tc>
          <w:tcPr>
            <w:tcW w:w="567" w:type="dxa"/>
          </w:tcPr>
          <w:p w14:paraId="7C08E5AB" w14:textId="2D1D8EE1" w:rsidR="00870AE3" w:rsidRDefault="00870AE3" w:rsidP="00217902">
            <w:pPr>
              <w:pStyle w:val="ListParagraph"/>
              <w:ind w:left="0" w:firstLine="0"/>
              <w:jc w:val="center"/>
            </w:pPr>
            <w:r>
              <w:t>T3</w:t>
            </w:r>
          </w:p>
        </w:tc>
        <w:tc>
          <w:tcPr>
            <w:tcW w:w="567" w:type="dxa"/>
          </w:tcPr>
          <w:p w14:paraId="7C5FBEAA" w14:textId="110933B2" w:rsidR="00870AE3" w:rsidRDefault="00870AE3" w:rsidP="00217902">
            <w:pPr>
              <w:pStyle w:val="ListParagraph"/>
              <w:ind w:left="0" w:firstLine="0"/>
              <w:jc w:val="center"/>
            </w:pPr>
            <w:r>
              <w:t>T4</w:t>
            </w:r>
          </w:p>
        </w:tc>
        <w:tc>
          <w:tcPr>
            <w:tcW w:w="567" w:type="dxa"/>
          </w:tcPr>
          <w:p w14:paraId="00226F2E" w14:textId="09F8B0D0" w:rsidR="00870AE3" w:rsidRDefault="00870AE3" w:rsidP="00217902">
            <w:pPr>
              <w:pStyle w:val="ListParagraph"/>
              <w:ind w:left="0" w:firstLine="0"/>
              <w:jc w:val="center"/>
            </w:pPr>
            <w:r>
              <w:t>T5</w:t>
            </w:r>
          </w:p>
        </w:tc>
        <w:tc>
          <w:tcPr>
            <w:tcW w:w="690" w:type="dxa"/>
          </w:tcPr>
          <w:p w14:paraId="440FEF15" w14:textId="4BA3740E" w:rsidR="00870AE3" w:rsidRDefault="00870AE3" w:rsidP="00217902">
            <w:pPr>
              <w:pStyle w:val="ListParagraph"/>
              <w:ind w:left="0" w:firstLine="0"/>
              <w:jc w:val="center"/>
            </w:pPr>
            <w:r>
              <w:t>Total</w:t>
            </w:r>
          </w:p>
        </w:tc>
      </w:tr>
      <w:tr w:rsidR="000E4D02" w14:paraId="20FFE513" w14:textId="77777777" w:rsidTr="000B4136">
        <w:trPr>
          <w:jc w:val="center"/>
        </w:trPr>
        <w:tc>
          <w:tcPr>
            <w:tcW w:w="704" w:type="dxa"/>
          </w:tcPr>
          <w:p w14:paraId="56143643" w14:textId="3ACEE9DE" w:rsidR="000E4D02" w:rsidRDefault="000E4D02" w:rsidP="000E4D02">
            <w:pPr>
              <w:pStyle w:val="ListParagraph"/>
              <w:ind w:left="0" w:firstLine="0"/>
              <w:jc w:val="center"/>
            </w:pPr>
            <w:r>
              <w:t>P1</w:t>
            </w:r>
          </w:p>
        </w:tc>
        <w:tc>
          <w:tcPr>
            <w:tcW w:w="567" w:type="dxa"/>
          </w:tcPr>
          <w:p w14:paraId="60728540" w14:textId="7E79AACB" w:rsidR="000E4D02" w:rsidRDefault="000E4D02" w:rsidP="000E4D02">
            <w:pPr>
              <w:pStyle w:val="ListParagraph"/>
              <w:ind w:left="0" w:firstLine="0"/>
              <w:jc w:val="center"/>
            </w:pPr>
            <w:r>
              <w:t>20</w:t>
            </w:r>
          </w:p>
        </w:tc>
        <w:tc>
          <w:tcPr>
            <w:tcW w:w="567" w:type="dxa"/>
          </w:tcPr>
          <w:p w14:paraId="246ECB15" w14:textId="1C9A2688" w:rsidR="000E4D02" w:rsidRDefault="000E4D02" w:rsidP="000E4D02">
            <w:pPr>
              <w:pStyle w:val="ListParagraph"/>
              <w:ind w:left="0" w:firstLine="0"/>
              <w:jc w:val="center"/>
            </w:pPr>
            <w:r>
              <w:t>60</w:t>
            </w:r>
          </w:p>
        </w:tc>
        <w:tc>
          <w:tcPr>
            <w:tcW w:w="567" w:type="dxa"/>
          </w:tcPr>
          <w:p w14:paraId="4971AE82" w14:textId="60C501C0" w:rsidR="000E4D02" w:rsidRDefault="000E4D02" w:rsidP="000E4D02">
            <w:pPr>
              <w:pStyle w:val="ListParagraph"/>
              <w:ind w:left="0" w:firstLine="0"/>
              <w:jc w:val="center"/>
            </w:pPr>
            <w:r>
              <w:t>45</w:t>
            </w:r>
          </w:p>
        </w:tc>
        <w:tc>
          <w:tcPr>
            <w:tcW w:w="567" w:type="dxa"/>
          </w:tcPr>
          <w:p w14:paraId="29408ED0" w14:textId="00E1147F" w:rsidR="000E4D02" w:rsidRDefault="000E4D02" w:rsidP="000E4D02">
            <w:pPr>
              <w:pStyle w:val="ListParagraph"/>
              <w:ind w:left="0" w:firstLine="0"/>
              <w:jc w:val="center"/>
            </w:pPr>
            <w:r>
              <w:t>30</w:t>
            </w:r>
          </w:p>
        </w:tc>
        <w:tc>
          <w:tcPr>
            <w:tcW w:w="567" w:type="dxa"/>
          </w:tcPr>
          <w:p w14:paraId="2CB39662" w14:textId="55DBF545" w:rsidR="000E4D02" w:rsidRDefault="000E4D02" w:rsidP="000E4D02">
            <w:pPr>
              <w:pStyle w:val="ListParagraph"/>
              <w:ind w:left="0" w:firstLine="0"/>
              <w:jc w:val="center"/>
            </w:pPr>
            <w:r>
              <w:t>15</w:t>
            </w:r>
          </w:p>
        </w:tc>
        <w:tc>
          <w:tcPr>
            <w:tcW w:w="690" w:type="dxa"/>
          </w:tcPr>
          <w:p w14:paraId="009CF8C2" w14:textId="5BF4A17A" w:rsidR="000E4D02" w:rsidRDefault="000E4D02" w:rsidP="000E4D02">
            <w:pPr>
              <w:pStyle w:val="ListParagraph"/>
              <w:ind w:left="0" w:firstLine="0"/>
              <w:jc w:val="center"/>
            </w:pPr>
            <w:r>
              <w:t>170</w:t>
            </w:r>
          </w:p>
        </w:tc>
      </w:tr>
      <w:tr w:rsidR="000E4D02" w14:paraId="2CB74CA3" w14:textId="77777777" w:rsidTr="000B4136">
        <w:trPr>
          <w:jc w:val="center"/>
        </w:trPr>
        <w:tc>
          <w:tcPr>
            <w:tcW w:w="704" w:type="dxa"/>
          </w:tcPr>
          <w:p w14:paraId="1403BF08" w14:textId="168C9E14" w:rsidR="000E4D02" w:rsidRDefault="000E4D02" w:rsidP="000E4D02">
            <w:pPr>
              <w:pStyle w:val="ListParagraph"/>
              <w:ind w:left="0" w:firstLine="0"/>
              <w:jc w:val="center"/>
            </w:pPr>
            <w:r>
              <w:lastRenderedPageBreak/>
              <w:t>P2</w:t>
            </w:r>
          </w:p>
        </w:tc>
        <w:tc>
          <w:tcPr>
            <w:tcW w:w="567" w:type="dxa"/>
          </w:tcPr>
          <w:p w14:paraId="6EC44C90" w14:textId="725D4D8D" w:rsidR="000E4D02" w:rsidRDefault="000E4D02" w:rsidP="000E4D02">
            <w:pPr>
              <w:pStyle w:val="ListParagraph"/>
              <w:ind w:left="0" w:firstLine="0"/>
              <w:jc w:val="center"/>
            </w:pPr>
            <w:r>
              <w:t>30</w:t>
            </w:r>
          </w:p>
        </w:tc>
        <w:tc>
          <w:tcPr>
            <w:tcW w:w="567" w:type="dxa"/>
          </w:tcPr>
          <w:p w14:paraId="7BBA30C6" w14:textId="00751EB3" w:rsidR="000E4D02" w:rsidRDefault="000E4D02" w:rsidP="000E4D02">
            <w:pPr>
              <w:pStyle w:val="ListParagraph"/>
              <w:ind w:left="0" w:firstLine="0"/>
              <w:jc w:val="center"/>
            </w:pPr>
            <w:r>
              <w:t>58</w:t>
            </w:r>
          </w:p>
        </w:tc>
        <w:tc>
          <w:tcPr>
            <w:tcW w:w="567" w:type="dxa"/>
          </w:tcPr>
          <w:p w14:paraId="30EE1949" w14:textId="282771E6" w:rsidR="000E4D02" w:rsidRDefault="000E4D02" w:rsidP="000E4D02">
            <w:pPr>
              <w:pStyle w:val="ListParagraph"/>
              <w:ind w:left="0" w:firstLine="0"/>
              <w:jc w:val="center"/>
            </w:pPr>
            <w:r>
              <w:t>54</w:t>
            </w:r>
          </w:p>
        </w:tc>
        <w:tc>
          <w:tcPr>
            <w:tcW w:w="567" w:type="dxa"/>
          </w:tcPr>
          <w:p w14:paraId="394CDB03" w14:textId="0C49593A" w:rsidR="000E4D02" w:rsidRDefault="000E4D02" w:rsidP="000E4D02">
            <w:pPr>
              <w:pStyle w:val="ListParagraph"/>
              <w:ind w:left="0" w:firstLine="0"/>
              <w:jc w:val="center"/>
            </w:pPr>
            <w:r>
              <w:t>36</w:t>
            </w:r>
          </w:p>
        </w:tc>
        <w:tc>
          <w:tcPr>
            <w:tcW w:w="567" w:type="dxa"/>
          </w:tcPr>
          <w:p w14:paraId="547AE598" w14:textId="74F0CEC9" w:rsidR="000E4D02" w:rsidRDefault="000E4D02" w:rsidP="000E4D02">
            <w:pPr>
              <w:pStyle w:val="ListParagraph"/>
              <w:ind w:left="0" w:firstLine="0"/>
              <w:jc w:val="center"/>
            </w:pPr>
            <w:r>
              <w:t>28</w:t>
            </w:r>
          </w:p>
        </w:tc>
        <w:tc>
          <w:tcPr>
            <w:tcW w:w="690" w:type="dxa"/>
          </w:tcPr>
          <w:p w14:paraId="09C6DA74" w14:textId="52E3BB2F" w:rsidR="000E4D02" w:rsidRDefault="000E4D02" w:rsidP="000E4D02">
            <w:pPr>
              <w:pStyle w:val="ListParagraph"/>
              <w:ind w:left="0" w:firstLine="0"/>
              <w:jc w:val="center"/>
            </w:pPr>
            <w:r>
              <w:t>206</w:t>
            </w:r>
          </w:p>
        </w:tc>
      </w:tr>
      <w:tr w:rsidR="000E4D02" w14:paraId="19FA4340" w14:textId="77777777" w:rsidTr="000B4136">
        <w:trPr>
          <w:jc w:val="center"/>
        </w:trPr>
        <w:tc>
          <w:tcPr>
            <w:tcW w:w="704" w:type="dxa"/>
          </w:tcPr>
          <w:p w14:paraId="0F03E169" w14:textId="2EACBC49" w:rsidR="000E4D02" w:rsidRDefault="000E4D02" w:rsidP="000E4D02">
            <w:pPr>
              <w:pStyle w:val="ListParagraph"/>
              <w:ind w:left="0" w:firstLine="0"/>
              <w:jc w:val="center"/>
            </w:pPr>
            <w:r>
              <w:t>P3</w:t>
            </w:r>
          </w:p>
        </w:tc>
        <w:tc>
          <w:tcPr>
            <w:tcW w:w="567" w:type="dxa"/>
          </w:tcPr>
          <w:p w14:paraId="22EB249B" w14:textId="5539ECDE" w:rsidR="000E4D02" w:rsidRDefault="000E4D02" w:rsidP="000E4D02">
            <w:pPr>
              <w:pStyle w:val="ListParagraph"/>
              <w:ind w:left="0" w:firstLine="0"/>
              <w:jc w:val="center"/>
            </w:pPr>
            <w:r>
              <w:t>15</w:t>
            </w:r>
          </w:p>
        </w:tc>
        <w:tc>
          <w:tcPr>
            <w:tcW w:w="567" w:type="dxa"/>
          </w:tcPr>
          <w:p w14:paraId="31E80F46" w14:textId="2A40DBD6" w:rsidR="000E4D02" w:rsidRDefault="000E4D02" w:rsidP="000E4D02">
            <w:pPr>
              <w:pStyle w:val="ListParagraph"/>
              <w:ind w:left="0" w:firstLine="0"/>
              <w:jc w:val="center"/>
            </w:pPr>
            <w:r>
              <w:t>45</w:t>
            </w:r>
          </w:p>
        </w:tc>
        <w:tc>
          <w:tcPr>
            <w:tcW w:w="567" w:type="dxa"/>
          </w:tcPr>
          <w:p w14:paraId="2E9EB66A" w14:textId="153E7CC2" w:rsidR="000E4D02" w:rsidRDefault="000E4D02" w:rsidP="000E4D02">
            <w:pPr>
              <w:pStyle w:val="ListParagraph"/>
              <w:ind w:left="0" w:firstLine="0"/>
              <w:jc w:val="center"/>
            </w:pPr>
            <w:r>
              <w:t>40</w:t>
            </w:r>
          </w:p>
        </w:tc>
        <w:tc>
          <w:tcPr>
            <w:tcW w:w="567" w:type="dxa"/>
          </w:tcPr>
          <w:p w14:paraId="19C8CD03" w14:textId="1944D40E" w:rsidR="000E4D02" w:rsidRDefault="000E4D02" w:rsidP="000E4D02">
            <w:pPr>
              <w:pStyle w:val="ListParagraph"/>
              <w:ind w:left="0" w:firstLine="0"/>
              <w:jc w:val="center"/>
            </w:pPr>
            <w:r>
              <w:t>45</w:t>
            </w:r>
          </w:p>
        </w:tc>
        <w:tc>
          <w:tcPr>
            <w:tcW w:w="567" w:type="dxa"/>
          </w:tcPr>
          <w:p w14:paraId="476DB106" w14:textId="0087CBB2" w:rsidR="000E4D02" w:rsidRDefault="000E4D02" w:rsidP="000E4D02">
            <w:pPr>
              <w:pStyle w:val="ListParagraph"/>
              <w:ind w:left="0" w:firstLine="0"/>
              <w:jc w:val="center"/>
            </w:pPr>
            <w:r>
              <w:t>24</w:t>
            </w:r>
          </w:p>
        </w:tc>
        <w:tc>
          <w:tcPr>
            <w:tcW w:w="690" w:type="dxa"/>
          </w:tcPr>
          <w:p w14:paraId="562D1137" w14:textId="0590C934" w:rsidR="000E4D02" w:rsidRDefault="000E4D02" w:rsidP="000E4D02">
            <w:pPr>
              <w:pStyle w:val="ListParagraph"/>
              <w:ind w:left="0" w:firstLine="0"/>
              <w:jc w:val="center"/>
            </w:pPr>
            <w:r>
              <w:t>169</w:t>
            </w:r>
          </w:p>
        </w:tc>
      </w:tr>
      <w:tr w:rsidR="000E4D02" w14:paraId="49E462BD" w14:textId="77777777" w:rsidTr="000B4136">
        <w:trPr>
          <w:jc w:val="center"/>
        </w:trPr>
        <w:tc>
          <w:tcPr>
            <w:tcW w:w="704" w:type="dxa"/>
          </w:tcPr>
          <w:p w14:paraId="30F2A0AE" w14:textId="6BA23388" w:rsidR="000E4D02" w:rsidRDefault="000E4D02" w:rsidP="000E4D02">
            <w:pPr>
              <w:pStyle w:val="ListParagraph"/>
              <w:ind w:left="0" w:firstLine="0"/>
              <w:jc w:val="center"/>
            </w:pPr>
            <w:r>
              <w:t>P4</w:t>
            </w:r>
          </w:p>
        </w:tc>
        <w:tc>
          <w:tcPr>
            <w:tcW w:w="567" w:type="dxa"/>
          </w:tcPr>
          <w:p w14:paraId="670AF00D" w14:textId="749E1E63" w:rsidR="000E4D02" w:rsidRDefault="000E4D02" w:rsidP="000E4D02">
            <w:pPr>
              <w:pStyle w:val="ListParagraph"/>
              <w:ind w:left="0" w:firstLine="0"/>
              <w:jc w:val="center"/>
            </w:pPr>
            <w:r>
              <w:t>28</w:t>
            </w:r>
          </w:p>
        </w:tc>
        <w:tc>
          <w:tcPr>
            <w:tcW w:w="567" w:type="dxa"/>
          </w:tcPr>
          <w:p w14:paraId="29A80F72" w14:textId="7100BB0B" w:rsidR="000E4D02" w:rsidRDefault="000E4D02" w:rsidP="000E4D02">
            <w:pPr>
              <w:pStyle w:val="ListParagraph"/>
              <w:ind w:left="0" w:firstLine="0"/>
              <w:jc w:val="center"/>
            </w:pPr>
            <w:r>
              <w:t>30</w:t>
            </w:r>
          </w:p>
        </w:tc>
        <w:tc>
          <w:tcPr>
            <w:tcW w:w="567" w:type="dxa"/>
          </w:tcPr>
          <w:p w14:paraId="2F655165" w14:textId="44147CC6" w:rsidR="000E4D02" w:rsidRDefault="000E4D02" w:rsidP="000E4D02">
            <w:pPr>
              <w:pStyle w:val="ListParagraph"/>
              <w:ind w:left="0" w:firstLine="0"/>
              <w:jc w:val="center"/>
            </w:pPr>
            <w:r>
              <w:t>30</w:t>
            </w:r>
          </w:p>
        </w:tc>
        <w:tc>
          <w:tcPr>
            <w:tcW w:w="567" w:type="dxa"/>
          </w:tcPr>
          <w:p w14:paraId="5CF06662" w14:textId="6103816F" w:rsidR="000E4D02" w:rsidRDefault="000E4D02" w:rsidP="000E4D02">
            <w:pPr>
              <w:pStyle w:val="ListParagraph"/>
              <w:ind w:left="0" w:firstLine="0"/>
              <w:jc w:val="center"/>
            </w:pPr>
            <w:r>
              <w:t>48</w:t>
            </w:r>
          </w:p>
        </w:tc>
        <w:tc>
          <w:tcPr>
            <w:tcW w:w="567" w:type="dxa"/>
          </w:tcPr>
          <w:p w14:paraId="0D949D83" w14:textId="5E89606E" w:rsidR="000E4D02" w:rsidRDefault="000E4D02" w:rsidP="000E4D02">
            <w:pPr>
              <w:pStyle w:val="ListParagraph"/>
              <w:ind w:left="0" w:firstLine="0"/>
              <w:jc w:val="center"/>
            </w:pPr>
            <w:r>
              <w:t>22</w:t>
            </w:r>
          </w:p>
        </w:tc>
        <w:tc>
          <w:tcPr>
            <w:tcW w:w="690" w:type="dxa"/>
          </w:tcPr>
          <w:p w14:paraId="196B7140" w14:textId="1E837C2D" w:rsidR="000E4D02" w:rsidRDefault="000E4D02" w:rsidP="000E4D02">
            <w:pPr>
              <w:pStyle w:val="ListParagraph"/>
              <w:ind w:left="0" w:firstLine="0"/>
              <w:jc w:val="center"/>
            </w:pPr>
            <w:r>
              <w:t>158</w:t>
            </w:r>
          </w:p>
        </w:tc>
      </w:tr>
      <w:tr w:rsidR="000E4D02" w14:paraId="13ACD4AF" w14:textId="77777777" w:rsidTr="000B4136">
        <w:trPr>
          <w:jc w:val="center"/>
        </w:trPr>
        <w:tc>
          <w:tcPr>
            <w:tcW w:w="704" w:type="dxa"/>
          </w:tcPr>
          <w:p w14:paraId="59ACD93B" w14:textId="360B041E" w:rsidR="000E4D02" w:rsidRDefault="000E4D02" w:rsidP="000E4D02">
            <w:pPr>
              <w:pStyle w:val="ListParagraph"/>
              <w:ind w:left="0" w:firstLine="0"/>
              <w:jc w:val="center"/>
            </w:pPr>
            <w:r>
              <w:t>P5</w:t>
            </w:r>
          </w:p>
        </w:tc>
        <w:tc>
          <w:tcPr>
            <w:tcW w:w="567" w:type="dxa"/>
          </w:tcPr>
          <w:p w14:paraId="57168DD7" w14:textId="4E1D3C2E" w:rsidR="000E4D02" w:rsidRDefault="001D1D7E" w:rsidP="000E4D02">
            <w:pPr>
              <w:pStyle w:val="ListParagraph"/>
              <w:ind w:left="0" w:firstLine="0"/>
              <w:jc w:val="center"/>
            </w:pPr>
            <w:r>
              <w:t>20</w:t>
            </w:r>
          </w:p>
        </w:tc>
        <w:tc>
          <w:tcPr>
            <w:tcW w:w="567" w:type="dxa"/>
          </w:tcPr>
          <w:p w14:paraId="174C500B" w14:textId="545131C8" w:rsidR="000E4D02" w:rsidRDefault="000E4D02" w:rsidP="000E4D02">
            <w:pPr>
              <w:pStyle w:val="ListParagraph"/>
              <w:ind w:left="0" w:firstLine="0"/>
              <w:jc w:val="center"/>
            </w:pPr>
            <w:r>
              <w:t>30</w:t>
            </w:r>
          </w:p>
        </w:tc>
        <w:tc>
          <w:tcPr>
            <w:tcW w:w="567" w:type="dxa"/>
          </w:tcPr>
          <w:p w14:paraId="65A76ECA" w14:textId="0B673E8D" w:rsidR="000E4D02" w:rsidRDefault="000E4D02" w:rsidP="000E4D02">
            <w:pPr>
              <w:pStyle w:val="ListParagraph"/>
              <w:ind w:left="0" w:firstLine="0"/>
              <w:jc w:val="center"/>
            </w:pPr>
            <w:r>
              <w:t>22</w:t>
            </w:r>
          </w:p>
        </w:tc>
        <w:tc>
          <w:tcPr>
            <w:tcW w:w="567" w:type="dxa"/>
          </w:tcPr>
          <w:p w14:paraId="63522F72" w14:textId="776A233F" w:rsidR="000E4D02" w:rsidRDefault="001D1D7E" w:rsidP="000E4D02">
            <w:pPr>
              <w:pStyle w:val="ListParagraph"/>
              <w:ind w:left="0" w:firstLine="0"/>
              <w:jc w:val="center"/>
            </w:pPr>
            <w:r>
              <w:t>23</w:t>
            </w:r>
          </w:p>
        </w:tc>
        <w:tc>
          <w:tcPr>
            <w:tcW w:w="567" w:type="dxa"/>
          </w:tcPr>
          <w:p w14:paraId="62F3101D" w14:textId="62541894" w:rsidR="000E4D02" w:rsidRDefault="001D1D7E" w:rsidP="000E4D02">
            <w:pPr>
              <w:pStyle w:val="ListParagraph"/>
              <w:ind w:left="0" w:firstLine="0"/>
              <w:jc w:val="center"/>
            </w:pPr>
            <w:r>
              <w:t>22</w:t>
            </w:r>
          </w:p>
        </w:tc>
        <w:tc>
          <w:tcPr>
            <w:tcW w:w="690" w:type="dxa"/>
          </w:tcPr>
          <w:p w14:paraId="21BE115D" w14:textId="497816E5" w:rsidR="000E4D02" w:rsidRDefault="001D1D7E" w:rsidP="000E4D02">
            <w:pPr>
              <w:pStyle w:val="ListParagraph"/>
              <w:ind w:left="0" w:firstLine="0"/>
              <w:jc w:val="center"/>
            </w:pPr>
            <w:r>
              <w:t>117</w:t>
            </w:r>
          </w:p>
        </w:tc>
      </w:tr>
      <w:tr w:rsidR="000E4D02" w14:paraId="266AD227" w14:textId="77777777" w:rsidTr="000B4136">
        <w:trPr>
          <w:jc w:val="center"/>
        </w:trPr>
        <w:tc>
          <w:tcPr>
            <w:tcW w:w="704" w:type="dxa"/>
          </w:tcPr>
          <w:p w14:paraId="692EE6FD" w14:textId="3F6B49C6" w:rsidR="000E4D02" w:rsidRDefault="000E4D02" w:rsidP="000E4D02">
            <w:pPr>
              <w:pStyle w:val="ListParagraph"/>
              <w:ind w:left="0" w:firstLine="0"/>
              <w:jc w:val="center"/>
            </w:pPr>
            <w:r>
              <w:t>P6</w:t>
            </w:r>
          </w:p>
        </w:tc>
        <w:tc>
          <w:tcPr>
            <w:tcW w:w="567" w:type="dxa"/>
          </w:tcPr>
          <w:p w14:paraId="476077AA" w14:textId="41CBE8B3" w:rsidR="000E4D02" w:rsidRDefault="001D1D7E" w:rsidP="000E4D02">
            <w:pPr>
              <w:pStyle w:val="ListParagraph"/>
              <w:ind w:left="0" w:firstLine="0"/>
              <w:jc w:val="center"/>
            </w:pPr>
            <w:r>
              <w:t>22</w:t>
            </w:r>
          </w:p>
        </w:tc>
        <w:tc>
          <w:tcPr>
            <w:tcW w:w="567" w:type="dxa"/>
          </w:tcPr>
          <w:p w14:paraId="5ADB82FB" w14:textId="06C5E676" w:rsidR="000E4D02" w:rsidRDefault="000E4D02" w:rsidP="000E4D02">
            <w:pPr>
              <w:pStyle w:val="ListParagraph"/>
              <w:ind w:left="0" w:firstLine="0"/>
              <w:jc w:val="center"/>
            </w:pPr>
            <w:r>
              <w:t>22</w:t>
            </w:r>
          </w:p>
        </w:tc>
        <w:tc>
          <w:tcPr>
            <w:tcW w:w="567" w:type="dxa"/>
          </w:tcPr>
          <w:p w14:paraId="323CC94D" w14:textId="7C470400" w:rsidR="000E4D02" w:rsidRDefault="000E4D02" w:rsidP="000E4D02">
            <w:pPr>
              <w:pStyle w:val="ListParagraph"/>
              <w:ind w:left="0" w:firstLine="0"/>
              <w:jc w:val="center"/>
            </w:pPr>
            <w:r>
              <w:t>20</w:t>
            </w:r>
          </w:p>
        </w:tc>
        <w:tc>
          <w:tcPr>
            <w:tcW w:w="567" w:type="dxa"/>
          </w:tcPr>
          <w:p w14:paraId="61035AF3" w14:textId="50B2850B" w:rsidR="000E4D02" w:rsidRDefault="001D1D7E" w:rsidP="000E4D02">
            <w:pPr>
              <w:pStyle w:val="ListParagraph"/>
              <w:ind w:left="0" w:firstLine="0"/>
              <w:jc w:val="center"/>
            </w:pPr>
            <w:r>
              <w:t>27</w:t>
            </w:r>
          </w:p>
        </w:tc>
        <w:tc>
          <w:tcPr>
            <w:tcW w:w="567" w:type="dxa"/>
          </w:tcPr>
          <w:p w14:paraId="58C4FD29" w14:textId="5FFB1DB5" w:rsidR="000E4D02" w:rsidRDefault="001D1D7E" w:rsidP="000E4D02">
            <w:pPr>
              <w:pStyle w:val="ListParagraph"/>
              <w:ind w:left="0" w:firstLine="0"/>
              <w:jc w:val="center"/>
            </w:pPr>
            <w:r>
              <w:t>26</w:t>
            </w:r>
          </w:p>
        </w:tc>
        <w:tc>
          <w:tcPr>
            <w:tcW w:w="690" w:type="dxa"/>
          </w:tcPr>
          <w:p w14:paraId="1830E26B" w14:textId="688F8E0C" w:rsidR="000E4D02" w:rsidRDefault="001D1D7E" w:rsidP="000E4D02">
            <w:pPr>
              <w:pStyle w:val="ListParagraph"/>
              <w:ind w:left="0" w:firstLine="0"/>
              <w:jc w:val="center"/>
            </w:pPr>
            <w:r>
              <w:t>117</w:t>
            </w:r>
          </w:p>
        </w:tc>
      </w:tr>
      <w:tr w:rsidR="000E4D02" w14:paraId="164CF002" w14:textId="77777777" w:rsidTr="000B4136">
        <w:trPr>
          <w:jc w:val="center"/>
        </w:trPr>
        <w:tc>
          <w:tcPr>
            <w:tcW w:w="704" w:type="dxa"/>
          </w:tcPr>
          <w:p w14:paraId="50C98EC7" w14:textId="41031329" w:rsidR="000E4D02" w:rsidRDefault="000E4D02" w:rsidP="000E4D02">
            <w:pPr>
              <w:pStyle w:val="ListParagraph"/>
              <w:ind w:left="0" w:firstLine="0"/>
              <w:jc w:val="center"/>
            </w:pPr>
            <w:r>
              <w:t>P7</w:t>
            </w:r>
          </w:p>
        </w:tc>
        <w:tc>
          <w:tcPr>
            <w:tcW w:w="567" w:type="dxa"/>
          </w:tcPr>
          <w:p w14:paraId="5F77432E" w14:textId="15368E1B" w:rsidR="000E4D02" w:rsidRDefault="001D1D7E" w:rsidP="000E4D02">
            <w:pPr>
              <w:pStyle w:val="ListParagraph"/>
              <w:ind w:left="0" w:firstLine="0"/>
              <w:jc w:val="center"/>
            </w:pPr>
            <w:r>
              <w:t>27</w:t>
            </w:r>
          </w:p>
        </w:tc>
        <w:tc>
          <w:tcPr>
            <w:tcW w:w="567" w:type="dxa"/>
          </w:tcPr>
          <w:p w14:paraId="7D592236" w14:textId="514DD5B5" w:rsidR="000E4D02" w:rsidRDefault="001D1D7E" w:rsidP="000E4D02">
            <w:pPr>
              <w:pStyle w:val="ListParagraph"/>
              <w:ind w:left="0" w:firstLine="0"/>
              <w:jc w:val="center"/>
            </w:pPr>
            <w:r>
              <w:t>25</w:t>
            </w:r>
          </w:p>
        </w:tc>
        <w:tc>
          <w:tcPr>
            <w:tcW w:w="567" w:type="dxa"/>
          </w:tcPr>
          <w:p w14:paraId="5F825E09" w14:textId="765A80EB" w:rsidR="000E4D02" w:rsidRDefault="005B1CEC" w:rsidP="000E4D02">
            <w:pPr>
              <w:pStyle w:val="ListParagraph"/>
              <w:ind w:left="0" w:firstLine="0"/>
              <w:jc w:val="center"/>
            </w:pPr>
            <w:r>
              <w:t>2</w:t>
            </w:r>
            <w:r w:rsidR="000E4D02">
              <w:t>5</w:t>
            </w:r>
          </w:p>
        </w:tc>
        <w:tc>
          <w:tcPr>
            <w:tcW w:w="567" w:type="dxa"/>
          </w:tcPr>
          <w:p w14:paraId="275E792E" w14:textId="1056B4D8" w:rsidR="000E4D02" w:rsidRDefault="001D1D7E" w:rsidP="000E4D02">
            <w:pPr>
              <w:pStyle w:val="ListParagraph"/>
              <w:ind w:left="0" w:firstLine="0"/>
              <w:jc w:val="center"/>
            </w:pPr>
            <w:r>
              <w:t>35</w:t>
            </w:r>
          </w:p>
        </w:tc>
        <w:tc>
          <w:tcPr>
            <w:tcW w:w="567" w:type="dxa"/>
          </w:tcPr>
          <w:p w14:paraId="6E5BA17D" w14:textId="342DDC83" w:rsidR="000E4D02" w:rsidRDefault="001D1D7E" w:rsidP="000E4D02">
            <w:pPr>
              <w:pStyle w:val="ListParagraph"/>
              <w:ind w:left="0" w:firstLine="0"/>
              <w:jc w:val="center"/>
            </w:pPr>
            <w:r>
              <w:t>29</w:t>
            </w:r>
          </w:p>
        </w:tc>
        <w:tc>
          <w:tcPr>
            <w:tcW w:w="690" w:type="dxa"/>
          </w:tcPr>
          <w:p w14:paraId="4C4F3910" w14:textId="588FC828" w:rsidR="000E4D02" w:rsidRDefault="001D1D7E" w:rsidP="000E4D02">
            <w:pPr>
              <w:pStyle w:val="ListParagraph"/>
              <w:ind w:left="0" w:firstLine="0"/>
              <w:jc w:val="center"/>
            </w:pPr>
            <w:r>
              <w:t>141</w:t>
            </w:r>
          </w:p>
        </w:tc>
      </w:tr>
      <w:tr w:rsidR="000E4D02" w14:paraId="52ABB53F" w14:textId="77777777" w:rsidTr="000B4136">
        <w:trPr>
          <w:jc w:val="center"/>
        </w:trPr>
        <w:tc>
          <w:tcPr>
            <w:tcW w:w="704" w:type="dxa"/>
          </w:tcPr>
          <w:p w14:paraId="7C1BA89F" w14:textId="3FDB12FA" w:rsidR="000E4D02" w:rsidRDefault="000E4D02" w:rsidP="000E4D02">
            <w:pPr>
              <w:pStyle w:val="ListParagraph"/>
              <w:ind w:left="0" w:firstLine="0"/>
              <w:jc w:val="center"/>
            </w:pPr>
            <w:r>
              <w:t>P8</w:t>
            </w:r>
          </w:p>
        </w:tc>
        <w:tc>
          <w:tcPr>
            <w:tcW w:w="567" w:type="dxa"/>
          </w:tcPr>
          <w:p w14:paraId="4C20DBAA" w14:textId="48B0C58C" w:rsidR="000E4D02" w:rsidRDefault="001D1D7E" w:rsidP="000E4D02">
            <w:pPr>
              <w:pStyle w:val="ListParagraph"/>
              <w:ind w:left="0" w:firstLine="0"/>
              <w:jc w:val="center"/>
            </w:pPr>
            <w:r>
              <w:t>21</w:t>
            </w:r>
          </w:p>
        </w:tc>
        <w:tc>
          <w:tcPr>
            <w:tcW w:w="567" w:type="dxa"/>
          </w:tcPr>
          <w:p w14:paraId="2397F089" w14:textId="20BB146B" w:rsidR="000E4D02" w:rsidRDefault="001D1D7E" w:rsidP="000E4D02">
            <w:pPr>
              <w:pStyle w:val="ListParagraph"/>
              <w:ind w:left="0" w:firstLine="0"/>
              <w:jc w:val="center"/>
            </w:pPr>
            <w:r>
              <w:t>30</w:t>
            </w:r>
          </w:p>
        </w:tc>
        <w:tc>
          <w:tcPr>
            <w:tcW w:w="567" w:type="dxa"/>
          </w:tcPr>
          <w:p w14:paraId="16F38134" w14:textId="189F22B9" w:rsidR="000E4D02" w:rsidRDefault="001D1D7E" w:rsidP="000E4D02">
            <w:pPr>
              <w:pStyle w:val="ListParagraph"/>
              <w:ind w:left="0" w:firstLine="0"/>
              <w:jc w:val="center"/>
            </w:pPr>
            <w:r>
              <w:t>35</w:t>
            </w:r>
          </w:p>
        </w:tc>
        <w:tc>
          <w:tcPr>
            <w:tcW w:w="567" w:type="dxa"/>
          </w:tcPr>
          <w:p w14:paraId="16B05BAB" w14:textId="7D6BD0BA" w:rsidR="000E4D02" w:rsidRDefault="001D1D7E" w:rsidP="000E4D02">
            <w:pPr>
              <w:pStyle w:val="ListParagraph"/>
              <w:ind w:left="0" w:firstLine="0"/>
              <w:jc w:val="center"/>
            </w:pPr>
            <w:r>
              <w:t>28</w:t>
            </w:r>
          </w:p>
        </w:tc>
        <w:tc>
          <w:tcPr>
            <w:tcW w:w="567" w:type="dxa"/>
          </w:tcPr>
          <w:p w14:paraId="06B9764F" w14:textId="46B7976B" w:rsidR="000E4D02" w:rsidRDefault="001D1D7E" w:rsidP="000E4D02">
            <w:pPr>
              <w:pStyle w:val="ListParagraph"/>
              <w:ind w:left="0" w:firstLine="0"/>
              <w:jc w:val="center"/>
            </w:pPr>
            <w:r>
              <w:t>36</w:t>
            </w:r>
          </w:p>
        </w:tc>
        <w:tc>
          <w:tcPr>
            <w:tcW w:w="690" w:type="dxa"/>
          </w:tcPr>
          <w:p w14:paraId="13FC573F" w14:textId="7C862699" w:rsidR="000E4D02" w:rsidRDefault="001D1D7E" w:rsidP="000E4D02">
            <w:pPr>
              <w:pStyle w:val="ListParagraph"/>
              <w:ind w:left="0" w:firstLine="0"/>
              <w:jc w:val="center"/>
            </w:pPr>
            <w:r>
              <w:t>150</w:t>
            </w:r>
          </w:p>
        </w:tc>
      </w:tr>
      <w:tr w:rsidR="00870AE3" w14:paraId="45C71400" w14:textId="77777777" w:rsidTr="000B4136">
        <w:trPr>
          <w:jc w:val="center"/>
        </w:trPr>
        <w:tc>
          <w:tcPr>
            <w:tcW w:w="4229" w:type="dxa"/>
            <w:gridSpan w:val="7"/>
          </w:tcPr>
          <w:p w14:paraId="77CB1A91" w14:textId="12EBF456" w:rsidR="00870AE3" w:rsidRDefault="001D1D7E" w:rsidP="00870AE3">
            <w:pPr>
              <w:pStyle w:val="ListParagraph"/>
              <w:ind w:left="0" w:firstLine="0"/>
              <w:jc w:val="right"/>
            </w:pPr>
            <w:r>
              <w:t>1228</w:t>
            </w:r>
          </w:p>
        </w:tc>
      </w:tr>
    </w:tbl>
    <w:p w14:paraId="5133647A" w14:textId="4B9A8564" w:rsidR="001D1D7E" w:rsidRDefault="00B83BE6" w:rsidP="00870AE3">
      <w:pPr>
        <w:pStyle w:val="ListParagraph"/>
        <w:pBdr>
          <w:top w:val="nil"/>
          <w:left w:val="nil"/>
          <w:bottom w:val="nil"/>
          <w:right w:val="nil"/>
          <w:between w:val="nil"/>
        </w:pBdr>
        <w:spacing w:after="0" w:line="240" w:lineRule="auto"/>
        <w:ind w:left="1778" w:firstLine="0"/>
      </w:pPr>
      <w:r>
        <w:rPr>
          <w:noProof/>
        </w:rPr>
        <w:drawing>
          <wp:anchor distT="0" distB="0" distL="114300" distR="114300" simplePos="0" relativeHeight="251678720" behindDoc="1" locked="0" layoutInCell="1" allowOverlap="1" wp14:anchorId="28775EA2" wp14:editId="68FD408F">
            <wp:simplePos x="0" y="0"/>
            <wp:positionH relativeFrom="column">
              <wp:posOffset>1123950</wp:posOffset>
            </wp:positionH>
            <wp:positionV relativeFrom="paragraph">
              <wp:posOffset>140969</wp:posOffset>
            </wp:positionV>
            <wp:extent cx="2305050" cy="332111"/>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80017" cy="34291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880A4B" w14:textId="509DAA49" w:rsidR="001D1D7E" w:rsidRDefault="001D1D7E" w:rsidP="001D1D7E">
      <w:pPr>
        <w:pStyle w:val="ListParagraph"/>
        <w:pBdr>
          <w:top w:val="nil"/>
          <w:left w:val="nil"/>
          <w:bottom w:val="nil"/>
          <w:right w:val="nil"/>
          <w:between w:val="nil"/>
        </w:pBdr>
        <w:spacing w:after="0" w:line="240" w:lineRule="auto"/>
        <w:ind w:left="1778" w:firstLine="0"/>
      </w:pPr>
    </w:p>
    <w:p w14:paraId="6228D9BD" w14:textId="19FC1BF0" w:rsidR="001D1D7E" w:rsidRDefault="001D1D7E" w:rsidP="00870AE3">
      <w:pPr>
        <w:pStyle w:val="ListParagraph"/>
        <w:pBdr>
          <w:top w:val="nil"/>
          <w:left w:val="nil"/>
          <w:bottom w:val="nil"/>
          <w:right w:val="nil"/>
          <w:between w:val="nil"/>
        </w:pBdr>
        <w:spacing w:after="0" w:line="240" w:lineRule="auto"/>
        <w:ind w:left="1778" w:firstLine="0"/>
      </w:pPr>
    </w:p>
    <w:p w14:paraId="4ACCBA62" w14:textId="77777777" w:rsidR="00B83BE6" w:rsidRDefault="00B83BE6" w:rsidP="00870AE3">
      <w:pPr>
        <w:pStyle w:val="ListParagraph"/>
        <w:pBdr>
          <w:top w:val="nil"/>
          <w:left w:val="nil"/>
          <w:bottom w:val="nil"/>
          <w:right w:val="nil"/>
          <w:between w:val="nil"/>
        </w:pBdr>
        <w:spacing w:after="0" w:line="240" w:lineRule="auto"/>
        <w:ind w:left="1778" w:firstLine="0"/>
      </w:pPr>
    </w:p>
    <w:p w14:paraId="77C87EFB" w14:textId="16E42E31" w:rsidR="00EE640F" w:rsidRPr="00EE640F" w:rsidRDefault="00EE640F" w:rsidP="00870AE3">
      <w:pPr>
        <w:pStyle w:val="ListParagraph"/>
        <w:pBdr>
          <w:top w:val="nil"/>
          <w:left w:val="nil"/>
          <w:bottom w:val="nil"/>
          <w:right w:val="nil"/>
          <w:between w:val="nil"/>
        </w:pBdr>
        <w:spacing w:after="0" w:line="240" w:lineRule="auto"/>
        <w:ind w:left="1778" w:firstLine="0"/>
        <w:rPr>
          <w:u w:val="single"/>
        </w:rPr>
      </w:pPr>
      <w:r>
        <w:t>=</w:t>
      </w:r>
      <w:r w:rsidRPr="00EE640F">
        <w:rPr>
          <w:u w:val="single"/>
        </w:rPr>
        <w:t>1228</w:t>
      </w:r>
      <w:r w:rsidRPr="00EE640F">
        <w:t xml:space="preserve"> </w:t>
      </w:r>
      <w:r>
        <w:t>x 100% = 78,62%</w:t>
      </w:r>
    </w:p>
    <w:p w14:paraId="116BF3AA" w14:textId="07C7287A" w:rsidR="00EE640F" w:rsidRDefault="00EE640F" w:rsidP="00870AE3">
      <w:pPr>
        <w:pStyle w:val="ListParagraph"/>
        <w:pBdr>
          <w:top w:val="nil"/>
          <w:left w:val="nil"/>
          <w:bottom w:val="nil"/>
          <w:right w:val="nil"/>
          <w:between w:val="nil"/>
        </w:pBdr>
        <w:spacing w:after="0" w:line="240" w:lineRule="auto"/>
        <w:ind w:left="1778" w:firstLine="0"/>
      </w:pPr>
      <w:r w:rsidRPr="00EE640F">
        <w:t xml:space="preserve">  1562</w:t>
      </w:r>
    </w:p>
    <w:p w14:paraId="7E689806" w14:textId="77777777" w:rsidR="000B4136" w:rsidRPr="00EE640F" w:rsidRDefault="000B4136" w:rsidP="00870AE3">
      <w:pPr>
        <w:pStyle w:val="ListParagraph"/>
        <w:pBdr>
          <w:top w:val="nil"/>
          <w:left w:val="nil"/>
          <w:bottom w:val="nil"/>
          <w:right w:val="nil"/>
          <w:between w:val="nil"/>
        </w:pBdr>
        <w:spacing w:after="0" w:line="240" w:lineRule="auto"/>
        <w:ind w:left="1778" w:firstLine="0"/>
      </w:pPr>
    </w:p>
    <w:p w14:paraId="53152D93" w14:textId="025AFEE2" w:rsidR="00EE640F" w:rsidRDefault="00EE640F" w:rsidP="00870AE3">
      <w:pPr>
        <w:pStyle w:val="ListParagraph"/>
        <w:pBdr>
          <w:top w:val="nil"/>
          <w:left w:val="nil"/>
          <w:bottom w:val="nil"/>
          <w:right w:val="nil"/>
          <w:between w:val="nil"/>
        </w:pBdr>
        <w:spacing w:after="0" w:line="240" w:lineRule="auto"/>
        <w:ind w:left="1778" w:firstLine="0"/>
      </w:pPr>
      <w:r>
        <w:t>Dari hasil pengujian tersebut didapat sebesar 78,62</w:t>
      </w:r>
      <w:r w:rsidR="00191773">
        <w:t>%</w:t>
      </w:r>
      <w:r>
        <w:t xml:space="preserve"> yang artinya pengguna dapat mempergunakan </w:t>
      </w:r>
      <w:r w:rsidR="00A83FE6">
        <w:t xml:space="preserve">tools </w:t>
      </w:r>
      <w:r>
        <w:t>imacros</w:t>
      </w:r>
    </w:p>
    <w:p w14:paraId="2BF13D85" w14:textId="77777777" w:rsidR="00EC0D63" w:rsidRDefault="00EC0D63" w:rsidP="00870AE3">
      <w:pPr>
        <w:pStyle w:val="ListParagraph"/>
        <w:pBdr>
          <w:top w:val="nil"/>
          <w:left w:val="nil"/>
          <w:bottom w:val="nil"/>
          <w:right w:val="nil"/>
          <w:between w:val="nil"/>
        </w:pBdr>
        <w:spacing w:after="0" w:line="240" w:lineRule="auto"/>
        <w:ind w:left="1778" w:firstLine="0"/>
      </w:pPr>
    </w:p>
    <w:p w14:paraId="69180D77" w14:textId="1D9A22DF" w:rsidR="00813DBA" w:rsidRDefault="00813DBA" w:rsidP="00813DBA">
      <w:pPr>
        <w:pStyle w:val="ListParagraph"/>
        <w:numPr>
          <w:ilvl w:val="0"/>
          <w:numId w:val="15"/>
        </w:numPr>
        <w:pBdr>
          <w:top w:val="nil"/>
          <w:left w:val="nil"/>
          <w:bottom w:val="nil"/>
          <w:right w:val="nil"/>
          <w:between w:val="nil"/>
        </w:pBdr>
        <w:spacing w:after="0" w:line="240" w:lineRule="auto"/>
        <w:ind w:left="1778" w:hanging="248"/>
      </w:pPr>
      <w:r>
        <w:t>Kriteria Error</w:t>
      </w:r>
    </w:p>
    <w:p w14:paraId="623E68FE" w14:textId="039D7773" w:rsidR="00904E0A" w:rsidRDefault="00255087" w:rsidP="00904E0A">
      <w:pPr>
        <w:pStyle w:val="ListParagraph"/>
        <w:pBdr>
          <w:top w:val="nil"/>
          <w:left w:val="nil"/>
          <w:bottom w:val="nil"/>
          <w:right w:val="nil"/>
          <w:between w:val="nil"/>
        </w:pBdr>
        <w:spacing w:after="0" w:line="240" w:lineRule="auto"/>
        <w:ind w:left="1778" w:firstLine="0"/>
      </w:pPr>
      <w:r>
        <w:t xml:space="preserve">Pada kriteria error didapatkan atau diketahui terjadinya jumlah error pada saat penjuan oleh partisipan. Jika pada pengujian usability ditemukan kesalahan saat diujikan maka akan dihitung dan dimsukkan dalam salah, sedangkan jika partisipan melakukan tugas yang diberikan dengan benar maka akan dihitung benar. Setiap tugas pengerjaan akan dikumulasikan dengan nilai (B) untuk benar dan (S) untuk salah. </w:t>
      </w:r>
    </w:p>
    <w:p w14:paraId="4AFC2755" w14:textId="77777777" w:rsidR="00254E27" w:rsidRDefault="00254E27" w:rsidP="00904E0A">
      <w:pPr>
        <w:pStyle w:val="ListParagraph"/>
        <w:pBdr>
          <w:top w:val="nil"/>
          <w:left w:val="nil"/>
          <w:bottom w:val="nil"/>
          <w:right w:val="nil"/>
          <w:between w:val="nil"/>
        </w:pBdr>
        <w:spacing w:after="0" w:line="240" w:lineRule="auto"/>
        <w:ind w:left="1778" w:firstLine="0"/>
      </w:pPr>
    </w:p>
    <w:p w14:paraId="2EB7C060" w14:textId="29709DD5" w:rsidR="00255087" w:rsidRDefault="000A3B64" w:rsidP="000A3B64">
      <w:pPr>
        <w:pStyle w:val="ListParagraph"/>
        <w:pBdr>
          <w:top w:val="nil"/>
          <w:left w:val="nil"/>
          <w:bottom w:val="nil"/>
          <w:right w:val="nil"/>
          <w:between w:val="nil"/>
        </w:pBdr>
        <w:spacing w:after="0" w:line="240" w:lineRule="auto"/>
        <w:ind w:left="1778" w:firstLine="0"/>
        <w:jc w:val="center"/>
      </w:pPr>
      <w:r>
        <w:t>Tabel</w:t>
      </w:r>
      <w:r w:rsidR="00254E27">
        <w:t xml:space="preserve"> 3.6.</w:t>
      </w:r>
      <w:r>
        <w:t xml:space="preserve"> Kriteria Error</w:t>
      </w:r>
    </w:p>
    <w:tbl>
      <w:tblPr>
        <w:tblStyle w:val="TableGrid0"/>
        <w:tblW w:w="0" w:type="auto"/>
        <w:jc w:val="center"/>
        <w:tblLook w:val="04A0" w:firstRow="1" w:lastRow="0" w:firstColumn="1" w:lastColumn="0" w:noHBand="0" w:noVBand="1"/>
      </w:tblPr>
      <w:tblGrid>
        <w:gridCol w:w="1105"/>
        <w:gridCol w:w="591"/>
        <w:gridCol w:w="573"/>
        <w:gridCol w:w="554"/>
        <w:gridCol w:w="537"/>
        <w:gridCol w:w="14"/>
        <w:gridCol w:w="646"/>
        <w:gridCol w:w="36"/>
        <w:gridCol w:w="606"/>
        <w:gridCol w:w="27"/>
        <w:gridCol w:w="597"/>
        <w:gridCol w:w="605"/>
        <w:gridCol w:w="39"/>
        <w:gridCol w:w="548"/>
        <w:gridCol w:w="427"/>
        <w:gridCol w:w="50"/>
        <w:gridCol w:w="677"/>
        <w:gridCol w:w="50"/>
        <w:gridCol w:w="23"/>
      </w:tblGrid>
      <w:tr w:rsidR="00F63836" w14:paraId="56349EDC" w14:textId="66878165" w:rsidTr="00EC0D63">
        <w:trPr>
          <w:gridAfter w:val="1"/>
          <w:wAfter w:w="23" w:type="dxa"/>
          <w:jc w:val="center"/>
        </w:trPr>
        <w:tc>
          <w:tcPr>
            <w:tcW w:w="1105" w:type="dxa"/>
            <w:vMerge w:val="restart"/>
            <w:vAlign w:val="center"/>
          </w:tcPr>
          <w:p w14:paraId="1032E305" w14:textId="02FBA905" w:rsidR="00F63836" w:rsidRDefault="00F63836" w:rsidP="00F63836">
            <w:pPr>
              <w:pStyle w:val="ListParagraph"/>
              <w:ind w:left="0" w:firstLine="0"/>
              <w:jc w:val="center"/>
            </w:pPr>
            <w:r>
              <w:t>Responden</w:t>
            </w:r>
          </w:p>
        </w:tc>
        <w:tc>
          <w:tcPr>
            <w:tcW w:w="1164" w:type="dxa"/>
            <w:gridSpan w:val="2"/>
          </w:tcPr>
          <w:p w14:paraId="14337573" w14:textId="4B5DD1D4" w:rsidR="00F63836" w:rsidRDefault="00F63836" w:rsidP="00F63836">
            <w:pPr>
              <w:pStyle w:val="ListParagraph"/>
              <w:ind w:left="0" w:firstLine="0"/>
              <w:jc w:val="center"/>
            </w:pPr>
            <w:r>
              <w:t>T1</w:t>
            </w:r>
          </w:p>
        </w:tc>
        <w:tc>
          <w:tcPr>
            <w:tcW w:w="1105" w:type="dxa"/>
            <w:gridSpan w:val="3"/>
          </w:tcPr>
          <w:p w14:paraId="09C56FF9" w14:textId="6947984A" w:rsidR="00F63836" w:rsidRDefault="00F63836" w:rsidP="00F63836">
            <w:pPr>
              <w:pStyle w:val="ListParagraph"/>
              <w:ind w:left="0" w:firstLine="0"/>
              <w:jc w:val="center"/>
            </w:pPr>
            <w:r>
              <w:t>T2</w:t>
            </w:r>
          </w:p>
        </w:tc>
        <w:tc>
          <w:tcPr>
            <w:tcW w:w="1315" w:type="dxa"/>
            <w:gridSpan w:val="4"/>
          </w:tcPr>
          <w:p w14:paraId="27E1CAB7" w14:textId="7AAA4CC2" w:rsidR="00F63836" w:rsidRDefault="00F63836" w:rsidP="00F63836">
            <w:pPr>
              <w:pStyle w:val="ListParagraph"/>
              <w:ind w:left="0" w:firstLine="0"/>
              <w:jc w:val="center"/>
            </w:pPr>
            <w:r>
              <w:t>T3</w:t>
            </w:r>
          </w:p>
        </w:tc>
        <w:tc>
          <w:tcPr>
            <w:tcW w:w="1241" w:type="dxa"/>
            <w:gridSpan w:val="3"/>
          </w:tcPr>
          <w:p w14:paraId="2885C61F" w14:textId="724FB4AC" w:rsidR="00F63836" w:rsidRDefault="00F63836" w:rsidP="00F63836">
            <w:pPr>
              <w:pStyle w:val="ListParagraph"/>
              <w:ind w:left="0" w:firstLine="0"/>
              <w:jc w:val="center"/>
            </w:pPr>
            <w:r>
              <w:t>T4</w:t>
            </w:r>
          </w:p>
        </w:tc>
        <w:tc>
          <w:tcPr>
            <w:tcW w:w="1025" w:type="dxa"/>
            <w:gridSpan w:val="3"/>
          </w:tcPr>
          <w:p w14:paraId="5456F4D5" w14:textId="76D3109C" w:rsidR="00F63836" w:rsidRDefault="00F63836" w:rsidP="00F63836">
            <w:pPr>
              <w:pStyle w:val="ListParagraph"/>
              <w:ind w:left="0" w:firstLine="0"/>
              <w:jc w:val="center"/>
            </w:pPr>
            <w:r>
              <w:t>T5</w:t>
            </w:r>
          </w:p>
        </w:tc>
        <w:tc>
          <w:tcPr>
            <w:tcW w:w="727" w:type="dxa"/>
            <w:gridSpan w:val="2"/>
          </w:tcPr>
          <w:p w14:paraId="777BEE6F" w14:textId="05629AF8" w:rsidR="00F63836" w:rsidRDefault="00F63836" w:rsidP="00F63836">
            <w:pPr>
              <w:pStyle w:val="ListParagraph"/>
              <w:ind w:left="0" w:firstLine="0"/>
              <w:jc w:val="center"/>
            </w:pPr>
            <w:r>
              <w:t>Total Salah</w:t>
            </w:r>
          </w:p>
        </w:tc>
      </w:tr>
      <w:tr w:rsidR="00F63836" w14:paraId="326BB5A6" w14:textId="687703FE" w:rsidTr="00EC0D63">
        <w:trPr>
          <w:gridAfter w:val="2"/>
          <w:wAfter w:w="73" w:type="dxa"/>
          <w:jc w:val="center"/>
        </w:trPr>
        <w:tc>
          <w:tcPr>
            <w:tcW w:w="1105" w:type="dxa"/>
            <w:vMerge/>
          </w:tcPr>
          <w:p w14:paraId="3BBF40C1" w14:textId="77777777" w:rsidR="00F63836" w:rsidRDefault="00F63836" w:rsidP="00F63836">
            <w:pPr>
              <w:pStyle w:val="ListParagraph"/>
              <w:ind w:left="0" w:firstLine="0"/>
              <w:jc w:val="center"/>
            </w:pPr>
          </w:p>
        </w:tc>
        <w:tc>
          <w:tcPr>
            <w:tcW w:w="591" w:type="dxa"/>
          </w:tcPr>
          <w:p w14:paraId="3323F5FE" w14:textId="1A3120B1" w:rsidR="00F63836" w:rsidRDefault="00F63836" w:rsidP="00F63836">
            <w:pPr>
              <w:pStyle w:val="ListParagraph"/>
              <w:ind w:left="0" w:firstLine="0"/>
              <w:jc w:val="center"/>
            </w:pPr>
            <w:r>
              <w:t>B</w:t>
            </w:r>
          </w:p>
        </w:tc>
        <w:tc>
          <w:tcPr>
            <w:tcW w:w="573" w:type="dxa"/>
          </w:tcPr>
          <w:p w14:paraId="05A0EEDD" w14:textId="69BFEF0E" w:rsidR="00F63836" w:rsidRDefault="00F63836" w:rsidP="00F63836">
            <w:pPr>
              <w:pStyle w:val="ListParagraph"/>
              <w:ind w:left="0" w:firstLine="0"/>
              <w:jc w:val="center"/>
            </w:pPr>
            <w:r>
              <w:t>S</w:t>
            </w:r>
          </w:p>
        </w:tc>
        <w:tc>
          <w:tcPr>
            <w:tcW w:w="554" w:type="dxa"/>
          </w:tcPr>
          <w:p w14:paraId="09F842BF" w14:textId="0342D43E" w:rsidR="00F63836" w:rsidRDefault="00F63836" w:rsidP="00F63836">
            <w:pPr>
              <w:pStyle w:val="ListParagraph"/>
              <w:ind w:left="0" w:firstLine="0"/>
              <w:jc w:val="center"/>
            </w:pPr>
            <w:r>
              <w:t>B</w:t>
            </w:r>
          </w:p>
        </w:tc>
        <w:tc>
          <w:tcPr>
            <w:tcW w:w="537" w:type="dxa"/>
          </w:tcPr>
          <w:p w14:paraId="14253E2E" w14:textId="35D4EE12" w:rsidR="00F63836" w:rsidRDefault="00F63836" w:rsidP="00F63836">
            <w:pPr>
              <w:pStyle w:val="ListParagraph"/>
              <w:ind w:left="0" w:firstLine="0"/>
              <w:jc w:val="center"/>
            </w:pPr>
            <w:r>
              <w:t>S</w:t>
            </w:r>
          </w:p>
        </w:tc>
        <w:tc>
          <w:tcPr>
            <w:tcW w:w="660" w:type="dxa"/>
            <w:gridSpan w:val="2"/>
          </w:tcPr>
          <w:p w14:paraId="73CF254D" w14:textId="44BDEE13" w:rsidR="00F63836" w:rsidRDefault="00F63836" w:rsidP="00F63836">
            <w:pPr>
              <w:pStyle w:val="ListParagraph"/>
              <w:ind w:left="0" w:firstLine="0"/>
              <w:jc w:val="center"/>
            </w:pPr>
            <w:r>
              <w:t>B</w:t>
            </w:r>
          </w:p>
        </w:tc>
        <w:tc>
          <w:tcPr>
            <w:tcW w:w="642" w:type="dxa"/>
            <w:gridSpan w:val="2"/>
          </w:tcPr>
          <w:p w14:paraId="6CD6FCD2" w14:textId="45632EF6" w:rsidR="00F63836" w:rsidRDefault="00F63836" w:rsidP="00F63836">
            <w:pPr>
              <w:pStyle w:val="ListParagraph"/>
              <w:ind w:left="0" w:firstLine="0"/>
              <w:jc w:val="center"/>
            </w:pPr>
            <w:r>
              <w:t>S</w:t>
            </w:r>
          </w:p>
        </w:tc>
        <w:tc>
          <w:tcPr>
            <w:tcW w:w="624" w:type="dxa"/>
            <w:gridSpan w:val="2"/>
          </w:tcPr>
          <w:p w14:paraId="0EADFC41" w14:textId="37497824" w:rsidR="00F63836" w:rsidRDefault="00F63836" w:rsidP="00F63836">
            <w:pPr>
              <w:pStyle w:val="ListParagraph"/>
              <w:ind w:left="0" w:firstLine="0"/>
              <w:jc w:val="center"/>
            </w:pPr>
            <w:r>
              <w:t>B</w:t>
            </w:r>
          </w:p>
        </w:tc>
        <w:tc>
          <w:tcPr>
            <w:tcW w:w="605" w:type="dxa"/>
          </w:tcPr>
          <w:p w14:paraId="43B2F5BF" w14:textId="1892D772" w:rsidR="00F63836" w:rsidRDefault="00F63836" w:rsidP="00F63836">
            <w:pPr>
              <w:pStyle w:val="ListParagraph"/>
              <w:ind w:left="0" w:firstLine="0"/>
              <w:jc w:val="center"/>
            </w:pPr>
            <w:r>
              <w:t>S</w:t>
            </w:r>
          </w:p>
        </w:tc>
        <w:tc>
          <w:tcPr>
            <w:tcW w:w="587" w:type="dxa"/>
            <w:gridSpan w:val="2"/>
          </w:tcPr>
          <w:p w14:paraId="438A79B4" w14:textId="545FE623" w:rsidR="00F63836" w:rsidRDefault="00F63836" w:rsidP="00F63836">
            <w:pPr>
              <w:pStyle w:val="ListParagraph"/>
              <w:ind w:left="0" w:firstLine="0"/>
              <w:jc w:val="center"/>
            </w:pPr>
            <w:r>
              <w:t>B</w:t>
            </w:r>
          </w:p>
        </w:tc>
        <w:tc>
          <w:tcPr>
            <w:tcW w:w="427" w:type="dxa"/>
          </w:tcPr>
          <w:p w14:paraId="18FA18BF" w14:textId="7E0CAF9E" w:rsidR="00F63836" w:rsidRDefault="00F63836" w:rsidP="00F63836">
            <w:pPr>
              <w:pStyle w:val="ListParagraph"/>
              <w:ind w:left="0" w:firstLine="0"/>
              <w:jc w:val="center"/>
            </w:pPr>
            <w:r>
              <w:t>S</w:t>
            </w:r>
          </w:p>
        </w:tc>
        <w:tc>
          <w:tcPr>
            <w:tcW w:w="727" w:type="dxa"/>
            <w:gridSpan w:val="2"/>
          </w:tcPr>
          <w:p w14:paraId="38E1283A" w14:textId="77777777" w:rsidR="00F63836" w:rsidRDefault="00F63836" w:rsidP="00F63836">
            <w:pPr>
              <w:pStyle w:val="ListParagraph"/>
              <w:ind w:left="0" w:firstLine="0"/>
              <w:jc w:val="center"/>
            </w:pPr>
          </w:p>
        </w:tc>
      </w:tr>
      <w:tr w:rsidR="00255087" w14:paraId="50C8AE45" w14:textId="30D103B3" w:rsidTr="00EC0D63">
        <w:trPr>
          <w:gridAfter w:val="2"/>
          <w:wAfter w:w="73" w:type="dxa"/>
          <w:jc w:val="center"/>
        </w:trPr>
        <w:tc>
          <w:tcPr>
            <w:tcW w:w="1105" w:type="dxa"/>
          </w:tcPr>
          <w:p w14:paraId="6924712D" w14:textId="4DF43536" w:rsidR="00255087" w:rsidRDefault="00F63836" w:rsidP="00F63836">
            <w:pPr>
              <w:pStyle w:val="ListParagraph"/>
              <w:ind w:left="0" w:firstLine="0"/>
              <w:jc w:val="center"/>
            </w:pPr>
            <w:r>
              <w:t>P1</w:t>
            </w:r>
          </w:p>
        </w:tc>
        <w:tc>
          <w:tcPr>
            <w:tcW w:w="591" w:type="dxa"/>
          </w:tcPr>
          <w:p w14:paraId="3616BD51" w14:textId="5A88E819" w:rsidR="00255087" w:rsidRDefault="00D75666" w:rsidP="00F63836">
            <w:pPr>
              <w:pStyle w:val="ListParagraph"/>
              <w:ind w:left="0" w:firstLine="0"/>
              <w:jc w:val="center"/>
            </w:pPr>
            <w:r>
              <w:t>3</w:t>
            </w:r>
          </w:p>
        </w:tc>
        <w:tc>
          <w:tcPr>
            <w:tcW w:w="573" w:type="dxa"/>
          </w:tcPr>
          <w:p w14:paraId="21698A78" w14:textId="3CF4A962" w:rsidR="00255087" w:rsidRDefault="00F63836" w:rsidP="00F63836">
            <w:pPr>
              <w:pStyle w:val="ListParagraph"/>
              <w:ind w:left="0" w:firstLine="0"/>
              <w:jc w:val="center"/>
            </w:pPr>
            <w:r>
              <w:t>0</w:t>
            </w:r>
          </w:p>
        </w:tc>
        <w:tc>
          <w:tcPr>
            <w:tcW w:w="554" w:type="dxa"/>
          </w:tcPr>
          <w:p w14:paraId="68F1E05A" w14:textId="0BFEA73C" w:rsidR="00255087" w:rsidRDefault="00D75666" w:rsidP="00F63836">
            <w:pPr>
              <w:pStyle w:val="ListParagraph"/>
              <w:ind w:left="0" w:firstLine="0"/>
              <w:jc w:val="center"/>
            </w:pPr>
            <w:r>
              <w:t>2</w:t>
            </w:r>
          </w:p>
        </w:tc>
        <w:tc>
          <w:tcPr>
            <w:tcW w:w="537" w:type="dxa"/>
          </w:tcPr>
          <w:p w14:paraId="2238D6D5" w14:textId="1E6935B1" w:rsidR="00255087" w:rsidRDefault="00F63836" w:rsidP="00F63836">
            <w:pPr>
              <w:pStyle w:val="ListParagraph"/>
              <w:ind w:left="0" w:firstLine="0"/>
              <w:jc w:val="center"/>
            </w:pPr>
            <w:r>
              <w:t>0</w:t>
            </w:r>
          </w:p>
        </w:tc>
        <w:tc>
          <w:tcPr>
            <w:tcW w:w="660" w:type="dxa"/>
            <w:gridSpan w:val="2"/>
          </w:tcPr>
          <w:p w14:paraId="79965FB3" w14:textId="65759325" w:rsidR="00255087" w:rsidRDefault="00D75666" w:rsidP="00F63836">
            <w:pPr>
              <w:pStyle w:val="ListParagraph"/>
              <w:ind w:left="0" w:firstLine="0"/>
              <w:jc w:val="center"/>
            </w:pPr>
            <w:r>
              <w:t>1</w:t>
            </w:r>
          </w:p>
        </w:tc>
        <w:tc>
          <w:tcPr>
            <w:tcW w:w="642" w:type="dxa"/>
            <w:gridSpan w:val="2"/>
          </w:tcPr>
          <w:p w14:paraId="18E24A52" w14:textId="6359AD6D" w:rsidR="00255087" w:rsidRDefault="00F63836" w:rsidP="00F63836">
            <w:pPr>
              <w:pStyle w:val="ListParagraph"/>
              <w:ind w:left="0" w:firstLine="0"/>
              <w:jc w:val="center"/>
            </w:pPr>
            <w:r>
              <w:t>0</w:t>
            </w:r>
          </w:p>
        </w:tc>
        <w:tc>
          <w:tcPr>
            <w:tcW w:w="624" w:type="dxa"/>
            <w:gridSpan w:val="2"/>
          </w:tcPr>
          <w:p w14:paraId="3C49DBAB" w14:textId="025F2AE8" w:rsidR="00255087" w:rsidRDefault="00F63836" w:rsidP="00F63836">
            <w:pPr>
              <w:pStyle w:val="ListParagraph"/>
              <w:ind w:left="0" w:firstLine="0"/>
              <w:jc w:val="center"/>
            </w:pPr>
            <w:r>
              <w:t>1</w:t>
            </w:r>
          </w:p>
        </w:tc>
        <w:tc>
          <w:tcPr>
            <w:tcW w:w="605" w:type="dxa"/>
          </w:tcPr>
          <w:p w14:paraId="787D0B94" w14:textId="17FDC6DF" w:rsidR="00255087" w:rsidRDefault="00F63836" w:rsidP="00F63836">
            <w:pPr>
              <w:pStyle w:val="ListParagraph"/>
              <w:ind w:left="0" w:firstLine="0"/>
              <w:jc w:val="center"/>
            </w:pPr>
            <w:r>
              <w:t>0</w:t>
            </w:r>
          </w:p>
        </w:tc>
        <w:tc>
          <w:tcPr>
            <w:tcW w:w="587" w:type="dxa"/>
            <w:gridSpan w:val="2"/>
          </w:tcPr>
          <w:p w14:paraId="70323283" w14:textId="7DC32284" w:rsidR="00255087" w:rsidRDefault="00F63836" w:rsidP="00F63836">
            <w:pPr>
              <w:pStyle w:val="ListParagraph"/>
              <w:ind w:left="0" w:firstLine="0"/>
              <w:jc w:val="center"/>
            </w:pPr>
            <w:r>
              <w:t>2</w:t>
            </w:r>
          </w:p>
        </w:tc>
        <w:tc>
          <w:tcPr>
            <w:tcW w:w="427" w:type="dxa"/>
          </w:tcPr>
          <w:p w14:paraId="46710F6D" w14:textId="42101A10" w:rsidR="00255087" w:rsidRDefault="00F63836" w:rsidP="00F63836">
            <w:pPr>
              <w:pStyle w:val="ListParagraph"/>
              <w:ind w:left="0" w:firstLine="0"/>
              <w:jc w:val="center"/>
            </w:pPr>
            <w:r>
              <w:t>0</w:t>
            </w:r>
          </w:p>
        </w:tc>
        <w:tc>
          <w:tcPr>
            <w:tcW w:w="727" w:type="dxa"/>
            <w:gridSpan w:val="2"/>
          </w:tcPr>
          <w:p w14:paraId="5D87C091" w14:textId="7EC4B83E" w:rsidR="00255087" w:rsidRDefault="00F63836" w:rsidP="00F63836">
            <w:pPr>
              <w:pStyle w:val="ListParagraph"/>
              <w:ind w:left="0" w:firstLine="0"/>
              <w:jc w:val="center"/>
            </w:pPr>
            <w:r>
              <w:t>0</w:t>
            </w:r>
          </w:p>
        </w:tc>
      </w:tr>
      <w:tr w:rsidR="00255087" w14:paraId="563B5AB1" w14:textId="3BF37303" w:rsidTr="00EC0D63">
        <w:trPr>
          <w:gridAfter w:val="2"/>
          <w:wAfter w:w="73" w:type="dxa"/>
          <w:jc w:val="center"/>
        </w:trPr>
        <w:tc>
          <w:tcPr>
            <w:tcW w:w="1105" w:type="dxa"/>
          </w:tcPr>
          <w:p w14:paraId="3DD26F73" w14:textId="18B7A02B" w:rsidR="00255087" w:rsidRDefault="00F63836" w:rsidP="00F63836">
            <w:pPr>
              <w:pStyle w:val="ListParagraph"/>
              <w:ind w:left="0" w:firstLine="0"/>
              <w:jc w:val="center"/>
            </w:pPr>
            <w:r>
              <w:t>P2</w:t>
            </w:r>
          </w:p>
        </w:tc>
        <w:tc>
          <w:tcPr>
            <w:tcW w:w="591" w:type="dxa"/>
          </w:tcPr>
          <w:p w14:paraId="4D0A5536" w14:textId="2A61EED1" w:rsidR="00255087" w:rsidRDefault="00D75666" w:rsidP="00F63836">
            <w:pPr>
              <w:pStyle w:val="ListParagraph"/>
              <w:ind w:left="0" w:firstLine="0"/>
              <w:jc w:val="center"/>
            </w:pPr>
            <w:r>
              <w:t>3</w:t>
            </w:r>
          </w:p>
        </w:tc>
        <w:tc>
          <w:tcPr>
            <w:tcW w:w="573" w:type="dxa"/>
          </w:tcPr>
          <w:p w14:paraId="2073C891" w14:textId="3C2CB0C8" w:rsidR="00255087" w:rsidRDefault="00F63836" w:rsidP="00F63836">
            <w:pPr>
              <w:pStyle w:val="ListParagraph"/>
              <w:ind w:left="0" w:firstLine="0"/>
              <w:jc w:val="center"/>
            </w:pPr>
            <w:r>
              <w:t>0</w:t>
            </w:r>
          </w:p>
        </w:tc>
        <w:tc>
          <w:tcPr>
            <w:tcW w:w="554" w:type="dxa"/>
          </w:tcPr>
          <w:p w14:paraId="14E23540" w14:textId="2E69A764" w:rsidR="00255087" w:rsidRDefault="00D75666" w:rsidP="00F63836">
            <w:pPr>
              <w:pStyle w:val="ListParagraph"/>
              <w:ind w:left="0" w:firstLine="0"/>
              <w:jc w:val="center"/>
            </w:pPr>
            <w:r>
              <w:t>2</w:t>
            </w:r>
          </w:p>
        </w:tc>
        <w:tc>
          <w:tcPr>
            <w:tcW w:w="537" w:type="dxa"/>
          </w:tcPr>
          <w:p w14:paraId="4521922B" w14:textId="63954026" w:rsidR="00255087" w:rsidRDefault="00F63836" w:rsidP="00F63836">
            <w:pPr>
              <w:pStyle w:val="ListParagraph"/>
              <w:ind w:left="0" w:firstLine="0"/>
              <w:jc w:val="center"/>
            </w:pPr>
            <w:r>
              <w:t>0</w:t>
            </w:r>
          </w:p>
        </w:tc>
        <w:tc>
          <w:tcPr>
            <w:tcW w:w="660" w:type="dxa"/>
            <w:gridSpan w:val="2"/>
          </w:tcPr>
          <w:p w14:paraId="33F1651F" w14:textId="54B79CFC" w:rsidR="00255087" w:rsidRDefault="00D75666" w:rsidP="00F63836">
            <w:pPr>
              <w:pStyle w:val="ListParagraph"/>
              <w:ind w:left="0" w:firstLine="0"/>
              <w:jc w:val="center"/>
            </w:pPr>
            <w:r>
              <w:t>1</w:t>
            </w:r>
          </w:p>
        </w:tc>
        <w:tc>
          <w:tcPr>
            <w:tcW w:w="642" w:type="dxa"/>
            <w:gridSpan w:val="2"/>
          </w:tcPr>
          <w:p w14:paraId="4EC12682" w14:textId="55BEDEE6" w:rsidR="00255087" w:rsidRDefault="00F63836" w:rsidP="00F63836">
            <w:pPr>
              <w:pStyle w:val="ListParagraph"/>
              <w:ind w:left="0" w:firstLine="0"/>
              <w:jc w:val="center"/>
            </w:pPr>
            <w:r>
              <w:t>0</w:t>
            </w:r>
          </w:p>
        </w:tc>
        <w:tc>
          <w:tcPr>
            <w:tcW w:w="624" w:type="dxa"/>
            <w:gridSpan w:val="2"/>
          </w:tcPr>
          <w:p w14:paraId="62EF37AB" w14:textId="167A1179" w:rsidR="00255087" w:rsidRDefault="00F63836" w:rsidP="00F63836">
            <w:pPr>
              <w:pStyle w:val="ListParagraph"/>
              <w:ind w:left="0" w:firstLine="0"/>
              <w:jc w:val="center"/>
            </w:pPr>
            <w:r>
              <w:t>1</w:t>
            </w:r>
          </w:p>
        </w:tc>
        <w:tc>
          <w:tcPr>
            <w:tcW w:w="605" w:type="dxa"/>
          </w:tcPr>
          <w:p w14:paraId="0E379149" w14:textId="63FD025B" w:rsidR="00255087" w:rsidRDefault="00F63836" w:rsidP="00F63836">
            <w:pPr>
              <w:pStyle w:val="ListParagraph"/>
              <w:ind w:left="0" w:firstLine="0"/>
              <w:jc w:val="center"/>
            </w:pPr>
            <w:r>
              <w:t>0</w:t>
            </w:r>
          </w:p>
        </w:tc>
        <w:tc>
          <w:tcPr>
            <w:tcW w:w="587" w:type="dxa"/>
            <w:gridSpan w:val="2"/>
          </w:tcPr>
          <w:p w14:paraId="04CD6228" w14:textId="7C504E1F" w:rsidR="00255087" w:rsidRDefault="00F63836" w:rsidP="00F63836">
            <w:pPr>
              <w:pStyle w:val="ListParagraph"/>
              <w:ind w:left="0" w:firstLine="0"/>
              <w:jc w:val="center"/>
            </w:pPr>
            <w:r>
              <w:t>2</w:t>
            </w:r>
          </w:p>
        </w:tc>
        <w:tc>
          <w:tcPr>
            <w:tcW w:w="427" w:type="dxa"/>
          </w:tcPr>
          <w:p w14:paraId="434CC00E" w14:textId="2FD1FF23" w:rsidR="00255087" w:rsidRDefault="00F63836" w:rsidP="00F63836">
            <w:pPr>
              <w:pStyle w:val="ListParagraph"/>
              <w:ind w:left="0" w:firstLine="0"/>
              <w:jc w:val="center"/>
            </w:pPr>
            <w:r>
              <w:t>0</w:t>
            </w:r>
          </w:p>
        </w:tc>
        <w:tc>
          <w:tcPr>
            <w:tcW w:w="727" w:type="dxa"/>
            <w:gridSpan w:val="2"/>
          </w:tcPr>
          <w:p w14:paraId="059008FE" w14:textId="5BDD19F5" w:rsidR="00255087" w:rsidRDefault="00F63836" w:rsidP="00F63836">
            <w:pPr>
              <w:pStyle w:val="ListParagraph"/>
              <w:ind w:left="0" w:firstLine="0"/>
              <w:jc w:val="center"/>
            </w:pPr>
            <w:r>
              <w:t>0</w:t>
            </w:r>
          </w:p>
        </w:tc>
      </w:tr>
      <w:tr w:rsidR="00255087" w14:paraId="66F82ED3" w14:textId="01B5B605" w:rsidTr="00EC0D63">
        <w:trPr>
          <w:gridAfter w:val="2"/>
          <w:wAfter w:w="73" w:type="dxa"/>
          <w:jc w:val="center"/>
        </w:trPr>
        <w:tc>
          <w:tcPr>
            <w:tcW w:w="1105" w:type="dxa"/>
          </w:tcPr>
          <w:p w14:paraId="3E13210D" w14:textId="2598562C" w:rsidR="00255087" w:rsidRDefault="00F63836" w:rsidP="00F63836">
            <w:pPr>
              <w:pStyle w:val="ListParagraph"/>
              <w:ind w:left="0" w:firstLine="0"/>
              <w:jc w:val="center"/>
            </w:pPr>
            <w:r>
              <w:t>P3</w:t>
            </w:r>
          </w:p>
        </w:tc>
        <w:tc>
          <w:tcPr>
            <w:tcW w:w="591" w:type="dxa"/>
          </w:tcPr>
          <w:p w14:paraId="7EE7C703" w14:textId="2DB8F34F" w:rsidR="00255087" w:rsidRDefault="00D75666" w:rsidP="00F63836">
            <w:pPr>
              <w:pStyle w:val="ListParagraph"/>
              <w:ind w:left="0" w:firstLine="0"/>
              <w:jc w:val="center"/>
            </w:pPr>
            <w:r>
              <w:t>3</w:t>
            </w:r>
          </w:p>
        </w:tc>
        <w:tc>
          <w:tcPr>
            <w:tcW w:w="573" w:type="dxa"/>
          </w:tcPr>
          <w:p w14:paraId="1CCAAF62" w14:textId="330E25BA" w:rsidR="00255087" w:rsidRDefault="00F63836" w:rsidP="00F63836">
            <w:pPr>
              <w:pStyle w:val="ListParagraph"/>
              <w:ind w:left="0" w:firstLine="0"/>
              <w:jc w:val="center"/>
            </w:pPr>
            <w:r>
              <w:t>0</w:t>
            </w:r>
          </w:p>
        </w:tc>
        <w:tc>
          <w:tcPr>
            <w:tcW w:w="554" w:type="dxa"/>
          </w:tcPr>
          <w:p w14:paraId="26B70EA8" w14:textId="1B8FF5B5" w:rsidR="00255087" w:rsidRDefault="00D75666" w:rsidP="00F63836">
            <w:pPr>
              <w:pStyle w:val="ListParagraph"/>
              <w:ind w:left="0" w:firstLine="0"/>
              <w:jc w:val="center"/>
            </w:pPr>
            <w:r>
              <w:t>2</w:t>
            </w:r>
          </w:p>
        </w:tc>
        <w:tc>
          <w:tcPr>
            <w:tcW w:w="537" w:type="dxa"/>
          </w:tcPr>
          <w:p w14:paraId="57BA0484" w14:textId="4FC4FB39" w:rsidR="00255087" w:rsidRDefault="00F63836" w:rsidP="00F63836">
            <w:pPr>
              <w:pStyle w:val="ListParagraph"/>
              <w:ind w:left="0" w:firstLine="0"/>
              <w:jc w:val="center"/>
            </w:pPr>
            <w:r>
              <w:t>0</w:t>
            </w:r>
          </w:p>
        </w:tc>
        <w:tc>
          <w:tcPr>
            <w:tcW w:w="660" w:type="dxa"/>
            <w:gridSpan w:val="2"/>
          </w:tcPr>
          <w:p w14:paraId="164C32B8" w14:textId="76C60543" w:rsidR="00255087" w:rsidRDefault="00D75666" w:rsidP="00F63836">
            <w:pPr>
              <w:pStyle w:val="ListParagraph"/>
              <w:ind w:left="0" w:firstLine="0"/>
              <w:jc w:val="center"/>
            </w:pPr>
            <w:r>
              <w:t>1</w:t>
            </w:r>
          </w:p>
        </w:tc>
        <w:tc>
          <w:tcPr>
            <w:tcW w:w="642" w:type="dxa"/>
            <w:gridSpan w:val="2"/>
          </w:tcPr>
          <w:p w14:paraId="04426C81" w14:textId="0457715E" w:rsidR="00255087" w:rsidRDefault="00F63836" w:rsidP="00F63836">
            <w:pPr>
              <w:pStyle w:val="ListParagraph"/>
              <w:ind w:left="0" w:firstLine="0"/>
              <w:jc w:val="center"/>
            </w:pPr>
            <w:r>
              <w:t>0</w:t>
            </w:r>
          </w:p>
        </w:tc>
        <w:tc>
          <w:tcPr>
            <w:tcW w:w="624" w:type="dxa"/>
            <w:gridSpan w:val="2"/>
          </w:tcPr>
          <w:p w14:paraId="03493210" w14:textId="29A4E7C9" w:rsidR="00255087" w:rsidRDefault="00F63836" w:rsidP="00F63836">
            <w:pPr>
              <w:pStyle w:val="ListParagraph"/>
              <w:ind w:left="0" w:firstLine="0"/>
              <w:jc w:val="center"/>
            </w:pPr>
            <w:r>
              <w:t>1</w:t>
            </w:r>
          </w:p>
        </w:tc>
        <w:tc>
          <w:tcPr>
            <w:tcW w:w="605" w:type="dxa"/>
          </w:tcPr>
          <w:p w14:paraId="2A122ED6" w14:textId="04228ED4" w:rsidR="00255087" w:rsidRDefault="00F63836" w:rsidP="00F63836">
            <w:pPr>
              <w:pStyle w:val="ListParagraph"/>
              <w:ind w:left="0" w:firstLine="0"/>
              <w:jc w:val="center"/>
            </w:pPr>
            <w:r>
              <w:t>0</w:t>
            </w:r>
          </w:p>
        </w:tc>
        <w:tc>
          <w:tcPr>
            <w:tcW w:w="587" w:type="dxa"/>
            <w:gridSpan w:val="2"/>
          </w:tcPr>
          <w:p w14:paraId="169B82DE" w14:textId="00479601" w:rsidR="00255087" w:rsidRDefault="00F63836" w:rsidP="00F63836">
            <w:pPr>
              <w:pStyle w:val="ListParagraph"/>
              <w:ind w:left="0" w:firstLine="0"/>
              <w:jc w:val="center"/>
            </w:pPr>
            <w:r>
              <w:t>2</w:t>
            </w:r>
          </w:p>
        </w:tc>
        <w:tc>
          <w:tcPr>
            <w:tcW w:w="427" w:type="dxa"/>
          </w:tcPr>
          <w:p w14:paraId="6944F77E" w14:textId="54315712" w:rsidR="00255087" w:rsidRDefault="00F63836" w:rsidP="00F63836">
            <w:pPr>
              <w:pStyle w:val="ListParagraph"/>
              <w:ind w:left="0" w:firstLine="0"/>
              <w:jc w:val="center"/>
            </w:pPr>
            <w:r>
              <w:t>0</w:t>
            </w:r>
          </w:p>
        </w:tc>
        <w:tc>
          <w:tcPr>
            <w:tcW w:w="727" w:type="dxa"/>
            <w:gridSpan w:val="2"/>
          </w:tcPr>
          <w:p w14:paraId="331484B5" w14:textId="69B426B7" w:rsidR="00255087" w:rsidRDefault="00F63836" w:rsidP="00F63836">
            <w:pPr>
              <w:pStyle w:val="ListParagraph"/>
              <w:ind w:left="0" w:firstLine="0"/>
              <w:jc w:val="center"/>
            </w:pPr>
            <w:r>
              <w:t>0</w:t>
            </w:r>
          </w:p>
        </w:tc>
      </w:tr>
      <w:tr w:rsidR="00255087" w14:paraId="6930382B" w14:textId="3533D1A6" w:rsidTr="00EC0D63">
        <w:trPr>
          <w:gridAfter w:val="2"/>
          <w:wAfter w:w="73" w:type="dxa"/>
          <w:jc w:val="center"/>
        </w:trPr>
        <w:tc>
          <w:tcPr>
            <w:tcW w:w="1105" w:type="dxa"/>
          </w:tcPr>
          <w:p w14:paraId="5A294CFC" w14:textId="78E2B16B" w:rsidR="00255087" w:rsidRDefault="00F63836" w:rsidP="00F63836">
            <w:pPr>
              <w:pStyle w:val="ListParagraph"/>
              <w:ind w:left="0" w:firstLine="0"/>
              <w:jc w:val="center"/>
            </w:pPr>
            <w:r>
              <w:t>P4</w:t>
            </w:r>
          </w:p>
        </w:tc>
        <w:tc>
          <w:tcPr>
            <w:tcW w:w="591" w:type="dxa"/>
          </w:tcPr>
          <w:p w14:paraId="7D7B54CE" w14:textId="58F75BE9" w:rsidR="00255087" w:rsidRDefault="00D75666" w:rsidP="00F63836">
            <w:pPr>
              <w:pStyle w:val="ListParagraph"/>
              <w:ind w:left="0" w:firstLine="0"/>
              <w:jc w:val="center"/>
            </w:pPr>
            <w:r>
              <w:t>3</w:t>
            </w:r>
          </w:p>
        </w:tc>
        <w:tc>
          <w:tcPr>
            <w:tcW w:w="573" w:type="dxa"/>
          </w:tcPr>
          <w:p w14:paraId="7F716D4D" w14:textId="3E8FF09A" w:rsidR="00255087" w:rsidRDefault="00F63836" w:rsidP="00F63836">
            <w:pPr>
              <w:pStyle w:val="ListParagraph"/>
              <w:ind w:left="0" w:firstLine="0"/>
              <w:jc w:val="center"/>
            </w:pPr>
            <w:r>
              <w:t>0</w:t>
            </w:r>
          </w:p>
        </w:tc>
        <w:tc>
          <w:tcPr>
            <w:tcW w:w="554" w:type="dxa"/>
          </w:tcPr>
          <w:p w14:paraId="3D7B1696" w14:textId="1ACFF5B3" w:rsidR="00255087" w:rsidRDefault="00D75666" w:rsidP="00F63836">
            <w:pPr>
              <w:pStyle w:val="ListParagraph"/>
              <w:ind w:left="0" w:firstLine="0"/>
              <w:jc w:val="center"/>
            </w:pPr>
            <w:r>
              <w:t>2</w:t>
            </w:r>
          </w:p>
        </w:tc>
        <w:tc>
          <w:tcPr>
            <w:tcW w:w="537" w:type="dxa"/>
          </w:tcPr>
          <w:p w14:paraId="361E5CD2" w14:textId="3C6BD13F" w:rsidR="00255087" w:rsidRDefault="00F63836" w:rsidP="00F63836">
            <w:pPr>
              <w:pStyle w:val="ListParagraph"/>
              <w:ind w:left="0" w:firstLine="0"/>
              <w:jc w:val="center"/>
            </w:pPr>
            <w:r>
              <w:t>0</w:t>
            </w:r>
          </w:p>
        </w:tc>
        <w:tc>
          <w:tcPr>
            <w:tcW w:w="660" w:type="dxa"/>
            <w:gridSpan w:val="2"/>
          </w:tcPr>
          <w:p w14:paraId="45DBC672" w14:textId="0B60DE3F" w:rsidR="00255087" w:rsidRDefault="00D75666" w:rsidP="00F63836">
            <w:pPr>
              <w:pStyle w:val="ListParagraph"/>
              <w:ind w:left="0" w:firstLine="0"/>
              <w:jc w:val="center"/>
            </w:pPr>
            <w:r>
              <w:t>1</w:t>
            </w:r>
          </w:p>
        </w:tc>
        <w:tc>
          <w:tcPr>
            <w:tcW w:w="642" w:type="dxa"/>
            <w:gridSpan w:val="2"/>
          </w:tcPr>
          <w:p w14:paraId="1B58DB4F" w14:textId="3557CCC5" w:rsidR="00255087" w:rsidRDefault="00F63836" w:rsidP="00F63836">
            <w:pPr>
              <w:pStyle w:val="ListParagraph"/>
              <w:ind w:left="0" w:firstLine="0"/>
              <w:jc w:val="center"/>
            </w:pPr>
            <w:r>
              <w:t>0</w:t>
            </w:r>
          </w:p>
        </w:tc>
        <w:tc>
          <w:tcPr>
            <w:tcW w:w="624" w:type="dxa"/>
            <w:gridSpan w:val="2"/>
          </w:tcPr>
          <w:p w14:paraId="3AE21BA6" w14:textId="365CCC2F" w:rsidR="00255087" w:rsidRDefault="00F63836" w:rsidP="00F63836">
            <w:pPr>
              <w:pStyle w:val="ListParagraph"/>
              <w:ind w:left="0" w:firstLine="0"/>
              <w:jc w:val="center"/>
            </w:pPr>
            <w:r>
              <w:t>1</w:t>
            </w:r>
          </w:p>
        </w:tc>
        <w:tc>
          <w:tcPr>
            <w:tcW w:w="605" w:type="dxa"/>
          </w:tcPr>
          <w:p w14:paraId="0F4B80C1" w14:textId="3CCE00B5" w:rsidR="00255087" w:rsidRDefault="00F63836" w:rsidP="00F63836">
            <w:pPr>
              <w:pStyle w:val="ListParagraph"/>
              <w:ind w:left="0" w:firstLine="0"/>
              <w:jc w:val="center"/>
            </w:pPr>
            <w:r>
              <w:t>0</w:t>
            </w:r>
          </w:p>
        </w:tc>
        <w:tc>
          <w:tcPr>
            <w:tcW w:w="587" w:type="dxa"/>
            <w:gridSpan w:val="2"/>
          </w:tcPr>
          <w:p w14:paraId="5E973099" w14:textId="48E7D0F1" w:rsidR="00255087" w:rsidRDefault="00F63836" w:rsidP="00F63836">
            <w:pPr>
              <w:pStyle w:val="ListParagraph"/>
              <w:ind w:left="0" w:firstLine="0"/>
              <w:jc w:val="center"/>
            </w:pPr>
            <w:r>
              <w:t>2</w:t>
            </w:r>
          </w:p>
        </w:tc>
        <w:tc>
          <w:tcPr>
            <w:tcW w:w="427" w:type="dxa"/>
          </w:tcPr>
          <w:p w14:paraId="069AAEF4" w14:textId="55525FC8" w:rsidR="00255087" w:rsidRDefault="00F63836" w:rsidP="00F63836">
            <w:pPr>
              <w:pStyle w:val="ListParagraph"/>
              <w:ind w:left="0" w:firstLine="0"/>
              <w:jc w:val="center"/>
            </w:pPr>
            <w:r>
              <w:t>0</w:t>
            </w:r>
          </w:p>
        </w:tc>
        <w:tc>
          <w:tcPr>
            <w:tcW w:w="727" w:type="dxa"/>
            <w:gridSpan w:val="2"/>
          </w:tcPr>
          <w:p w14:paraId="1FFE9922" w14:textId="11CF0611" w:rsidR="00255087" w:rsidRDefault="00F63836" w:rsidP="00F63836">
            <w:pPr>
              <w:pStyle w:val="ListParagraph"/>
              <w:ind w:left="0" w:firstLine="0"/>
              <w:jc w:val="center"/>
            </w:pPr>
            <w:r>
              <w:t>0</w:t>
            </w:r>
          </w:p>
        </w:tc>
      </w:tr>
      <w:tr w:rsidR="00255087" w14:paraId="45615F2B" w14:textId="0545804D" w:rsidTr="00EC0D63">
        <w:trPr>
          <w:gridAfter w:val="2"/>
          <w:wAfter w:w="73" w:type="dxa"/>
          <w:jc w:val="center"/>
        </w:trPr>
        <w:tc>
          <w:tcPr>
            <w:tcW w:w="1105" w:type="dxa"/>
          </w:tcPr>
          <w:p w14:paraId="79E7BA9C" w14:textId="17DE5C9F" w:rsidR="00255087" w:rsidRDefault="00F63836" w:rsidP="00F63836">
            <w:pPr>
              <w:pStyle w:val="ListParagraph"/>
              <w:ind w:left="0" w:firstLine="0"/>
              <w:jc w:val="center"/>
            </w:pPr>
            <w:r>
              <w:t>P5</w:t>
            </w:r>
          </w:p>
        </w:tc>
        <w:tc>
          <w:tcPr>
            <w:tcW w:w="591" w:type="dxa"/>
          </w:tcPr>
          <w:p w14:paraId="49EEEF94" w14:textId="72C5AD62" w:rsidR="00255087" w:rsidRDefault="00D75666" w:rsidP="00F63836">
            <w:pPr>
              <w:pStyle w:val="ListParagraph"/>
              <w:ind w:left="0" w:firstLine="0"/>
              <w:jc w:val="center"/>
            </w:pPr>
            <w:r>
              <w:t>3</w:t>
            </w:r>
          </w:p>
        </w:tc>
        <w:tc>
          <w:tcPr>
            <w:tcW w:w="573" w:type="dxa"/>
          </w:tcPr>
          <w:p w14:paraId="6E69D2CF" w14:textId="69B77853" w:rsidR="00255087" w:rsidRDefault="00F63836" w:rsidP="00F63836">
            <w:pPr>
              <w:pStyle w:val="ListParagraph"/>
              <w:ind w:left="0" w:firstLine="0"/>
              <w:jc w:val="center"/>
            </w:pPr>
            <w:r>
              <w:t>0</w:t>
            </w:r>
          </w:p>
        </w:tc>
        <w:tc>
          <w:tcPr>
            <w:tcW w:w="554" w:type="dxa"/>
          </w:tcPr>
          <w:p w14:paraId="6CC94B6E" w14:textId="39AD0D53" w:rsidR="00255087" w:rsidRDefault="00D75666" w:rsidP="00F63836">
            <w:pPr>
              <w:pStyle w:val="ListParagraph"/>
              <w:ind w:left="0" w:firstLine="0"/>
              <w:jc w:val="center"/>
            </w:pPr>
            <w:r>
              <w:t>2</w:t>
            </w:r>
          </w:p>
        </w:tc>
        <w:tc>
          <w:tcPr>
            <w:tcW w:w="537" w:type="dxa"/>
          </w:tcPr>
          <w:p w14:paraId="015F9B19" w14:textId="0F473FBF" w:rsidR="00255087" w:rsidRDefault="00F63836" w:rsidP="00F63836">
            <w:pPr>
              <w:pStyle w:val="ListParagraph"/>
              <w:ind w:left="0" w:firstLine="0"/>
              <w:jc w:val="center"/>
            </w:pPr>
            <w:r>
              <w:t>0</w:t>
            </w:r>
          </w:p>
        </w:tc>
        <w:tc>
          <w:tcPr>
            <w:tcW w:w="660" w:type="dxa"/>
            <w:gridSpan w:val="2"/>
          </w:tcPr>
          <w:p w14:paraId="4BCDC35B" w14:textId="4F16531B" w:rsidR="00255087" w:rsidRDefault="00D75666" w:rsidP="00F63836">
            <w:pPr>
              <w:pStyle w:val="ListParagraph"/>
              <w:ind w:left="0" w:firstLine="0"/>
              <w:jc w:val="center"/>
            </w:pPr>
            <w:r>
              <w:t>1</w:t>
            </w:r>
          </w:p>
        </w:tc>
        <w:tc>
          <w:tcPr>
            <w:tcW w:w="642" w:type="dxa"/>
            <w:gridSpan w:val="2"/>
          </w:tcPr>
          <w:p w14:paraId="2FCC5985" w14:textId="1B876C70" w:rsidR="00255087" w:rsidRDefault="00F63836" w:rsidP="00F63836">
            <w:pPr>
              <w:pStyle w:val="ListParagraph"/>
              <w:ind w:left="0" w:firstLine="0"/>
              <w:jc w:val="center"/>
            </w:pPr>
            <w:r>
              <w:t>0</w:t>
            </w:r>
          </w:p>
        </w:tc>
        <w:tc>
          <w:tcPr>
            <w:tcW w:w="624" w:type="dxa"/>
            <w:gridSpan w:val="2"/>
          </w:tcPr>
          <w:p w14:paraId="4D9311FE" w14:textId="2111E977" w:rsidR="00255087" w:rsidRDefault="00F63836" w:rsidP="00F63836">
            <w:pPr>
              <w:pStyle w:val="ListParagraph"/>
              <w:ind w:left="0" w:firstLine="0"/>
              <w:jc w:val="center"/>
            </w:pPr>
            <w:r>
              <w:t>1</w:t>
            </w:r>
          </w:p>
        </w:tc>
        <w:tc>
          <w:tcPr>
            <w:tcW w:w="605" w:type="dxa"/>
          </w:tcPr>
          <w:p w14:paraId="1E260C7A" w14:textId="45FDE13E" w:rsidR="00255087" w:rsidRDefault="00F63836" w:rsidP="00F63836">
            <w:pPr>
              <w:pStyle w:val="ListParagraph"/>
              <w:ind w:left="0" w:firstLine="0"/>
              <w:jc w:val="center"/>
            </w:pPr>
            <w:r>
              <w:t>0</w:t>
            </w:r>
          </w:p>
        </w:tc>
        <w:tc>
          <w:tcPr>
            <w:tcW w:w="587" w:type="dxa"/>
            <w:gridSpan w:val="2"/>
          </w:tcPr>
          <w:p w14:paraId="34B95793" w14:textId="478809AB" w:rsidR="00255087" w:rsidRDefault="00F63836" w:rsidP="00F63836">
            <w:pPr>
              <w:pStyle w:val="ListParagraph"/>
              <w:ind w:left="0" w:firstLine="0"/>
              <w:jc w:val="center"/>
            </w:pPr>
            <w:r>
              <w:t>2</w:t>
            </w:r>
          </w:p>
        </w:tc>
        <w:tc>
          <w:tcPr>
            <w:tcW w:w="427" w:type="dxa"/>
          </w:tcPr>
          <w:p w14:paraId="7D5700D4" w14:textId="2F5F0777" w:rsidR="00255087" w:rsidRDefault="00F63836" w:rsidP="00F63836">
            <w:pPr>
              <w:pStyle w:val="ListParagraph"/>
              <w:ind w:left="0" w:firstLine="0"/>
              <w:jc w:val="center"/>
            </w:pPr>
            <w:r>
              <w:t>0</w:t>
            </w:r>
          </w:p>
        </w:tc>
        <w:tc>
          <w:tcPr>
            <w:tcW w:w="727" w:type="dxa"/>
            <w:gridSpan w:val="2"/>
          </w:tcPr>
          <w:p w14:paraId="5657C05F" w14:textId="4E286376" w:rsidR="00255087" w:rsidRDefault="00F63836" w:rsidP="00F63836">
            <w:pPr>
              <w:pStyle w:val="ListParagraph"/>
              <w:ind w:left="0" w:firstLine="0"/>
              <w:jc w:val="center"/>
            </w:pPr>
            <w:r>
              <w:t>0</w:t>
            </w:r>
          </w:p>
        </w:tc>
      </w:tr>
      <w:tr w:rsidR="00255087" w14:paraId="02524337" w14:textId="7F7BD167" w:rsidTr="00EC0D63">
        <w:trPr>
          <w:gridAfter w:val="2"/>
          <w:wAfter w:w="73" w:type="dxa"/>
          <w:jc w:val="center"/>
        </w:trPr>
        <w:tc>
          <w:tcPr>
            <w:tcW w:w="1105" w:type="dxa"/>
          </w:tcPr>
          <w:p w14:paraId="438CDA60" w14:textId="7293328A" w:rsidR="00255087" w:rsidRDefault="00F63836" w:rsidP="00F63836">
            <w:pPr>
              <w:pStyle w:val="ListParagraph"/>
              <w:ind w:left="0" w:firstLine="0"/>
              <w:jc w:val="center"/>
            </w:pPr>
            <w:r>
              <w:t>P6</w:t>
            </w:r>
          </w:p>
        </w:tc>
        <w:tc>
          <w:tcPr>
            <w:tcW w:w="591" w:type="dxa"/>
          </w:tcPr>
          <w:p w14:paraId="0DA261FB" w14:textId="31E58FCA" w:rsidR="00255087" w:rsidRDefault="00D75666" w:rsidP="00F63836">
            <w:pPr>
              <w:pStyle w:val="ListParagraph"/>
              <w:ind w:left="0" w:firstLine="0"/>
              <w:jc w:val="center"/>
            </w:pPr>
            <w:r>
              <w:t>3</w:t>
            </w:r>
          </w:p>
        </w:tc>
        <w:tc>
          <w:tcPr>
            <w:tcW w:w="573" w:type="dxa"/>
          </w:tcPr>
          <w:p w14:paraId="29958A24" w14:textId="54E4D475" w:rsidR="00255087" w:rsidRDefault="00F63836" w:rsidP="00F63836">
            <w:pPr>
              <w:pStyle w:val="ListParagraph"/>
              <w:ind w:left="0" w:firstLine="0"/>
              <w:jc w:val="center"/>
            </w:pPr>
            <w:r>
              <w:t>0</w:t>
            </w:r>
          </w:p>
        </w:tc>
        <w:tc>
          <w:tcPr>
            <w:tcW w:w="554" w:type="dxa"/>
          </w:tcPr>
          <w:p w14:paraId="68E14424" w14:textId="722C61E4" w:rsidR="00255087" w:rsidRDefault="00D75666" w:rsidP="00F63836">
            <w:pPr>
              <w:pStyle w:val="ListParagraph"/>
              <w:ind w:left="0" w:firstLine="0"/>
              <w:jc w:val="center"/>
            </w:pPr>
            <w:r>
              <w:t>2</w:t>
            </w:r>
          </w:p>
        </w:tc>
        <w:tc>
          <w:tcPr>
            <w:tcW w:w="537" w:type="dxa"/>
          </w:tcPr>
          <w:p w14:paraId="25001AB5" w14:textId="66BC3C5C" w:rsidR="00255087" w:rsidRDefault="00F63836" w:rsidP="00F63836">
            <w:pPr>
              <w:pStyle w:val="ListParagraph"/>
              <w:ind w:left="0" w:firstLine="0"/>
              <w:jc w:val="center"/>
            </w:pPr>
            <w:r>
              <w:t>1</w:t>
            </w:r>
          </w:p>
        </w:tc>
        <w:tc>
          <w:tcPr>
            <w:tcW w:w="660" w:type="dxa"/>
            <w:gridSpan w:val="2"/>
          </w:tcPr>
          <w:p w14:paraId="100D4E60" w14:textId="7300EEE1" w:rsidR="00255087" w:rsidRDefault="00D75666" w:rsidP="00F63836">
            <w:pPr>
              <w:pStyle w:val="ListParagraph"/>
              <w:ind w:left="0" w:firstLine="0"/>
              <w:jc w:val="center"/>
            </w:pPr>
            <w:r>
              <w:t>1</w:t>
            </w:r>
          </w:p>
        </w:tc>
        <w:tc>
          <w:tcPr>
            <w:tcW w:w="642" w:type="dxa"/>
            <w:gridSpan w:val="2"/>
          </w:tcPr>
          <w:p w14:paraId="69846A53" w14:textId="245CE9F0" w:rsidR="00255087" w:rsidRDefault="00F63836" w:rsidP="00F63836">
            <w:pPr>
              <w:pStyle w:val="ListParagraph"/>
              <w:ind w:left="0" w:firstLine="0"/>
              <w:jc w:val="center"/>
            </w:pPr>
            <w:r>
              <w:t>0</w:t>
            </w:r>
          </w:p>
        </w:tc>
        <w:tc>
          <w:tcPr>
            <w:tcW w:w="624" w:type="dxa"/>
            <w:gridSpan w:val="2"/>
          </w:tcPr>
          <w:p w14:paraId="17EFEDDD" w14:textId="47362B29" w:rsidR="00255087" w:rsidRDefault="00F63836" w:rsidP="00F63836">
            <w:pPr>
              <w:pStyle w:val="ListParagraph"/>
              <w:ind w:left="0" w:firstLine="0"/>
              <w:jc w:val="center"/>
            </w:pPr>
            <w:r>
              <w:t>1</w:t>
            </w:r>
          </w:p>
        </w:tc>
        <w:tc>
          <w:tcPr>
            <w:tcW w:w="605" w:type="dxa"/>
          </w:tcPr>
          <w:p w14:paraId="6A84E67D" w14:textId="37B6D7EC" w:rsidR="00255087" w:rsidRDefault="00F63836" w:rsidP="00F63836">
            <w:pPr>
              <w:pStyle w:val="ListParagraph"/>
              <w:ind w:left="0" w:firstLine="0"/>
              <w:jc w:val="center"/>
            </w:pPr>
            <w:r>
              <w:t>0</w:t>
            </w:r>
          </w:p>
        </w:tc>
        <w:tc>
          <w:tcPr>
            <w:tcW w:w="587" w:type="dxa"/>
            <w:gridSpan w:val="2"/>
          </w:tcPr>
          <w:p w14:paraId="078B33E3" w14:textId="7C864EC0" w:rsidR="00255087" w:rsidRDefault="00F63836" w:rsidP="00F63836">
            <w:pPr>
              <w:pStyle w:val="ListParagraph"/>
              <w:ind w:left="0" w:firstLine="0"/>
              <w:jc w:val="center"/>
            </w:pPr>
            <w:r>
              <w:t>2</w:t>
            </w:r>
          </w:p>
        </w:tc>
        <w:tc>
          <w:tcPr>
            <w:tcW w:w="427" w:type="dxa"/>
          </w:tcPr>
          <w:p w14:paraId="449DBED0" w14:textId="03E6267C" w:rsidR="00255087" w:rsidRDefault="00F63836" w:rsidP="00F63836">
            <w:pPr>
              <w:pStyle w:val="ListParagraph"/>
              <w:ind w:left="0" w:firstLine="0"/>
              <w:jc w:val="center"/>
            </w:pPr>
            <w:r>
              <w:t>0</w:t>
            </w:r>
          </w:p>
        </w:tc>
        <w:tc>
          <w:tcPr>
            <w:tcW w:w="727" w:type="dxa"/>
            <w:gridSpan w:val="2"/>
          </w:tcPr>
          <w:p w14:paraId="4C1D54E7" w14:textId="75E4AEEE" w:rsidR="00255087" w:rsidRDefault="00F63836" w:rsidP="00F63836">
            <w:pPr>
              <w:pStyle w:val="ListParagraph"/>
              <w:ind w:left="0" w:firstLine="0"/>
              <w:jc w:val="center"/>
            </w:pPr>
            <w:r>
              <w:t>1</w:t>
            </w:r>
          </w:p>
        </w:tc>
      </w:tr>
      <w:tr w:rsidR="00255087" w14:paraId="49DAFC81" w14:textId="77777777" w:rsidTr="00EC0D63">
        <w:trPr>
          <w:gridAfter w:val="2"/>
          <w:wAfter w:w="73" w:type="dxa"/>
          <w:jc w:val="center"/>
        </w:trPr>
        <w:tc>
          <w:tcPr>
            <w:tcW w:w="1105" w:type="dxa"/>
          </w:tcPr>
          <w:p w14:paraId="4876BD2F" w14:textId="64DA1618" w:rsidR="00255087" w:rsidRDefault="00F63836" w:rsidP="00F63836">
            <w:pPr>
              <w:pStyle w:val="ListParagraph"/>
              <w:ind w:left="0" w:firstLine="0"/>
              <w:jc w:val="center"/>
            </w:pPr>
            <w:r>
              <w:t>P7</w:t>
            </w:r>
          </w:p>
        </w:tc>
        <w:tc>
          <w:tcPr>
            <w:tcW w:w="591" w:type="dxa"/>
          </w:tcPr>
          <w:p w14:paraId="0E4483A7" w14:textId="38638F4E" w:rsidR="00255087" w:rsidRDefault="00D75666" w:rsidP="00F63836">
            <w:pPr>
              <w:pStyle w:val="ListParagraph"/>
              <w:ind w:left="0" w:firstLine="0"/>
              <w:jc w:val="center"/>
            </w:pPr>
            <w:r>
              <w:t>3</w:t>
            </w:r>
          </w:p>
        </w:tc>
        <w:tc>
          <w:tcPr>
            <w:tcW w:w="573" w:type="dxa"/>
          </w:tcPr>
          <w:p w14:paraId="757B4D65" w14:textId="63E59CA0" w:rsidR="00255087" w:rsidRDefault="00F63836" w:rsidP="00F63836">
            <w:pPr>
              <w:pStyle w:val="ListParagraph"/>
              <w:ind w:left="0" w:firstLine="0"/>
              <w:jc w:val="center"/>
            </w:pPr>
            <w:r>
              <w:t>0</w:t>
            </w:r>
          </w:p>
        </w:tc>
        <w:tc>
          <w:tcPr>
            <w:tcW w:w="554" w:type="dxa"/>
          </w:tcPr>
          <w:p w14:paraId="16551095" w14:textId="42A0514F" w:rsidR="00255087" w:rsidRDefault="00D75666" w:rsidP="00F63836">
            <w:pPr>
              <w:pStyle w:val="ListParagraph"/>
              <w:ind w:left="0" w:firstLine="0"/>
              <w:jc w:val="center"/>
            </w:pPr>
            <w:r>
              <w:t>2</w:t>
            </w:r>
          </w:p>
        </w:tc>
        <w:tc>
          <w:tcPr>
            <w:tcW w:w="537" w:type="dxa"/>
          </w:tcPr>
          <w:p w14:paraId="5869E564" w14:textId="402CD7BD" w:rsidR="00255087" w:rsidRDefault="00F63836" w:rsidP="00F63836">
            <w:pPr>
              <w:pStyle w:val="ListParagraph"/>
              <w:ind w:left="0" w:firstLine="0"/>
              <w:jc w:val="center"/>
            </w:pPr>
            <w:r>
              <w:t>0</w:t>
            </w:r>
          </w:p>
        </w:tc>
        <w:tc>
          <w:tcPr>
            <w:tcW w:w="660" w:type="dxa"/>
            <w:gridSpan w:val="2"/>
          </w:tcPr>
          <w:p w14:paraId="71920F2F" w14:textId="7645F992" w:rsidR="00255087" w:rsidRDefault="00D75666" w:rsidP="00F63836">
            <w:pPr>
              <w:pStyle w:val="ListParagraph"/>
              <w:ind w:left="0" w:firstLine="0"/>
              <w:jc w:val="center"/>
            </w:pPr>
            <w:r>
              <w:t>1</w:t>
            </w:r>
          </w:p>
        </w:tc>
        <w:tc>
          <w:tcPr>
            <w:tcW w:w="642" w:type="dxa"/>
            <w:gridSpan w:val="2"/>
          </w:tcPr>
          <w:p w14:paraId="0B5D6075" w14:textId="4611756A" w:rsidR="00255087" w:rsidRDefault="00F63836" w:rsidP="00F63836">
            <w:pPr>
              <w:pStyle w:val="ListParagraph"/>
              <w:ind w:left="0" w:firstLine="0"/>
              <w:jc w:val="center"/>
            </w:pPr>
            <w:r>
              <w:t>0</w:t>
            </w:r>
          </w:p>
        </w:tc>
        <w:tc>
          <w:tcPr>
            <w:tcW w:w="624" w:type="dxa"/>
            <w:gridSpan w:val="2"/>
          </w:tcPr>
          <w:p w14:paraId="184A2F04" w14:textId="201FCAFE" w:rsidR="00255087" w:rsidRDefault="00F63836" w:rsidP="00F63836">
            <w:pPr>
              <w:pStyle w:val="ListParagraph"/>
              <w:ind w:left="0" w:firstLine="0"/>
              <w:jc w:val="center"/>
            </w:pPr>
            <w:r>
              <w:t>1</w:t>
            </w:r>
          </w:p>
        </w:tc>
        <w:tc>
          <w:tcPr>
            <w:tcW w:w="605" w:type="dxa"/>
          </w:tcPr>
          <w:p w14:paraId="70FA5D01" w14:textId="7EBB34BB" w:rsidR="00255087" w:rsidRDefault="00F63836" w:rsidP="00F63836">
            <w:pPr>
              <w:pStyle w:val="ListParagraph"/>
              <w:ind w:left="0" w:firstLine="0"/>
              <w:jc w:val="center"/>
            </w:pPr>
            <w:r>
              <w:t>0</w:t>
            </w:r>
          </w:p>
        </w:tc>
        <w:tc>
          <w:tcPr>
            <w:tcW w:w="587" w:type="dxa"/>
            <w:gridSpan w:val="2"/>
          </w:tcPr>
          <w:p w14:paraId="4FCEE42D" w14:textId="363760B8" w:rsidR="00255087" w:rsidRDefault="00F63836" w:rsidP="00F63836">
            <w:pPr>
              <w:pStyle w:val="ListParagraph"/>
              <w:ind w:left="0" w:firstLine="0"/>
              <w:jc w:val="center"/>
            </w:pPr>
            <w:r>
              <w:t>2</w:t>
            </w:r>
          </w:p>
        </w:tc>
        <w:tc>
          <w:tcPr>
            <w:tcW w:w="427" w:type="dxa"/>
          </w:tcPr>
          <w:p w14:paraId="4F147314" w14:textId="058655E7" w:rsidR="00255087" w:rsidRDefault="00F63836" w:rsidP="00F63836">
            <w:pPr>
              <w:pStyle w:val="ListParagraph"/>
              <w:ind w:left="0" w:firstLine="0"/>
              <w:jc w:val="center"/>
            </w:pPr>
            <w:r>
              <w:t>0</w:t>
            </w:r>
          </w:p>
        </w:tc>
        <w:tc>
          <w:tcPr>
            <w:tcW w:w="727" w:type="dxa"/>
            <w:gridSpan w:val="2"/>
          </w:tcPr>
          <w:p w14:paraId="5E8FB336" w14:textId="72187C60" w:rsidR="00255087" w:rsidRDefault="00F63836" w:rsidP="00F63836">
            <w:pPr>
              <w:pStyle w:val="ListParagraph"/>
              <w:ind w:left="0" w:firstLine="0"/>
              <w:jc w:val="center"/>
            </w:pPr>
            <w:r>
              <w:t>0</w:t>
            </w:r>
          </w:p>
        </w:tc>
      </w:tr>
      <w:tr w:rsidR="00255087" w14:paraId="4F120B71" w14:textId="77777777" w:rsidTr="00EC0D63">
        <w:trPr>
          <w:gridAfter w:val="2"/>
          <w:wAfter w:w="73" w:type="dxa"/>
          <w:jc w:val="center"/>
        </w:trPr>
        <w:tc>
          <w:tcPr>
            <w:tcW w:w="1105" w:type="dxa"/>
          </w:tcPr>
          <w:p w14:paraId="53133E84" w14:textId="000A66E3" w:rsidR="00255087" w:rsidRDefault="00F63836" w:rsidP="00F63836">
            <w:pPr>
              <w:pStyle w:val="ListParagraph"/>
              <w:ind w:left="0" w:firstLine="0"/>
              <w:jc w:val="center"/>
            </w:pPr>
            <w:r>
              <w:t>P8</w:t>
            </w:r>
          </w:p>
        </w:tc>
        <w:tc>
          <w:tcPr>
            <w:tcW w:w="591" w:type="dxa"/>
          </w:tcPr>
          <w:p w14:paraId="24523C40" w14:textId="0BC580BA" w:rsidR="00255087" w:rsidRDefault="00D75666" w:rsidP="00F63836">
            <w:pPr>
              <w:pStyle w:val="ListParagraph"/>
              <w:ind w:left="0" w:firstLine="0"/>
              <w:jc w:val="center"/>
            </w:pPr>
            <w:r>
              <w:t>3</w:t>
            </w:r>
          </w:p>
        </w:tc>
        <w:tc>
          <w:tcPr>
            <w:tcW w:w="573" w:type="dxa"/>
          </w:tcPr>
          <w:p w14:paraId="01DE251E" w14:textId="7AB6A520" w:rsidR="00255087" w:rsidRDefault="00F63836" w:rsidP="00F63836">
            <w:pPr>
              <w:pStyle w:val="ListParagraph"/>
              <w:ind w:left="0" w:firstLine="0"/>
              <w:jc w:val="center"/>
            </w:pPr>
            <w:r>
              <w:t>0</w:t>
            </w:r>
          </w:p>
        </w:tc>
        <w:tc>
          <w:tcPr>
            <w:tcW w:w="554" w:type="dxa"/>
          </w:tcPr>
          <w:p w14:paraId="42429669" w14:textId="381CA659" w:rsidR="00255087" w:rsidRDefault="00D75666" w:rsidP="00F63836">
            <w:pPr>
              <w:pStyle w:val="ListParagraph"/>
              <w:ind w:left="0" w:firstLine="0"/>
              <w:jc w:val="center"/>
            </w:pPr>
            <w:r>
              <w:t>2</w:t>
            </w:r>
          </w:p>
        </w:tc>
        <w:tc>
          <w:tcPr>
            <w:tcW w:w="537" w:type="dxa"/>
          </w:tcPr>
          <w:p w14:paraId="0F9121ED" w14:textId="135D4328" w:rsidR="00255087" w:rsidRDefault="00F63836" w:rsidP="00F63836">
            <w:pPr>
              <w:pStyle w:val="ListParagraph"/>
              <w:ind w:left="0" w:firstLine="0"/>
              <w:jc w:val="center"/>
            </w:pPr>
            <w:r>
              <w:t>0</w:t>
            </w:r>
          </w:p>
        </w:tc>
        <w:tc>
          <w:tcPr>
            <w:tcW w:w="660" w:type="dxa"/>
            <w:gridSpan w:val="2"/>
          </w:tcPr>
          <w:p w14:paraId="4DCF3B2B" w14:textId="6ED99245" w:rsidR="00255087" w:rsidRDefault="00D75666" w:rsidP="00F63836">
            <w:pPr>
              <w:pStyle w:val="ListParagraph"/>
              <w:ind w:left="0" w:firstLine="0"/>
              <w:jc w:val="center"/>
            </w:pPr>
            <w:r>
              <w:t>1</w:t>
            </w:r>
          </w:p>
        </w:tc>
        <w:tc>
          <w:tcPr>
            <w:tcW w:w="642" w:type="dxa"/>
            <w:gridSpan w:val="2"/>
          </w:tcPr>
          <w:p w14:paraId="221DB1B2" w14:textId="26D242AB" w:rsidR="00255087" w:rsidRDefault="00F63836" w:rsidP="00F63836">
            <w:pPr>
              <w:pStyle w:val="ListParagraph"/>
              <w:ind w:left="0" w:firstLine="0"/>
              <w:jc w:val="center"/>
            </w:pPr>
            <w:r>
              <w:t>0</w:t>
            </w:r>
          </w:p>
        </w:tc>
        <w:tc>
          <w:tcPr>
            <w:tcW w:w="624" w:type="dxa"/>
            <w:gridSpan w:val="2"/>
          </w:tcPr>
          <w:p w14:paraId="6836C1AB" w14:textId="6B5467D2" w:rsidR="00255087" w:rsidRDefault="00F63836" w:rsidP="00F63836">
            <w:pPr>
              <w:pStyle w:val="ListParagraph"/>
              <w:ind w:left="0" w:firstLine="0"/>
              <w:jc w:val="center"/>
            </w:pPr>
            <w:r>
              <w:t>1</w:t>
            </w:r>
          </w:p>
        </w:tc>
        <w:tc>
          <w:tcPr>
            <w:tcW w:w="605" w:type="dxa"/>
          </w:tcPr>
          <w:p w14:paraId="17B0AC51" w14:textId="6EE2EE8E" w:rsidR="00255087" w:rsidRDefault="00F63836" w:rsidP="00F63836">
            <w:pPr>
              <w:pStyle w:val="ListParagraph"/>
              <w:ind w:left="0" w:firstLine="0"/>
              <w:jc w:val="center"/>
            </w:pPr>
            <w:r>
              <w:t>0</w:t>
            </w:r>
          </w:p>
        </w:tc>
        <w:tc>
          <w:tcPr>
            <w:tcW w:w="587" w:type="dxa"/>
            <w:gridSpan w:val="2"/>
          </w:tcPr>
          <w:p w14:paraId="6FCF682E" w14:textId="12E6AAE9" w:rsidR="00255087" w:rsidRDefault="00F63836" w:rsidP="00F63836">
            <w:pPr>
              <w:pStyle w:val="ListParagraph"/>
              <w:ind w:left="0" w:firstLine="0"/>
              <w:jc w:val="center"/>
            </w:pPr>
            <w:r>
              <w:t>2</w:t>
            </w:r>
          </w:p>
        </w:tc>
        <w:tc>
          <w:tcPr>
            <w:tcW w:w="427" w:type="dxa"/>
          </w:tcPr>
          <w:p w14:paraId="02DC94DE" w14:textId="0D9A3758" w:rsidR="00255087" w:rsidRDefault="00F63836" w:rsidP="00F63836">
            <w:pPr>
              <w:pStyle w:val="ListParagraph"/>
              <w:ind w:left="0" w:firstLine="0"/>
              <w:jc w:val="center"/>
            </w:pPr>
            <w:r>
              <w:t>0</w:t>
            </w:r>
          </w:p>
        </w:tc>
        <w:tc>
          <w:tcPr>
            <w:tcW w:w="727" w:type="dxa"/>
            <w:gridSpan w:val="2"/>
          </w:tcPr>
          <w:p w14:paraId="6347A857" w14:textId="31F2DE95" w:rsidR="00255087" w:rsidRDefault="00F63836" w:rsidP="00F63836">
            <w:pPr>
              <w:pStyle w:val="ListParagraph"/>
              <w:ind w:left="0" w:firstLine="0"/>
              <w:jc w:val="center"/>
            </w:pPr>
            <w:r>
              <w:t>0</w:t>
            </w:r>
          </w:p>
        </w:tc>
      </w:tr>
      <w:tr w:rsidR="00F63836" w14:paraId="2D5BBB72" w14:textId="77777777" w:rsidTr="00EC0D63">
        <w:trPr>
          <w:jc w:val="center"/>
        </w:trPr>
        <w:tc>
          <w:tcPr>
            <w:tcW w:w="4056" w:type="dxa"/>
            <w:gridSpan w:val="8"/>
          </w:tcPr>
          <w:p w14:paraId="530197E6" w14:textId="41B54678" w:rsidR="00F63836" w:rsidRDefault="00F63836" w:rsidP="00F63836">
            <w:pPr>
              <w:pStyle w:val="ListParagraph"/>
              <w:ind w:left="0" w:firstLine="0"/>
              <w:jc w:val="center"/>
            </w:pPr>
            <w:r>
              <w:t>Tingkat Error</w:t>
            </w:r>
          </w:p>
        </w:tc>
        <w:tc>
          <w:tcPr>
            <w:tcW w:w="3649" w:type="dxa"/>
            <w:gridSpan w:val="11"/>
          </w:tcPr>
          <w:p w14:paraId="4383AB9F" w14:textId="1C6CE39E" w:rsidR="00F63836" w:rsidRDefault="00F63836" w:rsidP="00F63836">
            <w:pPr>
              <w:pStyle w:val="ListParagraph"/>
              <w:ind w:left="0" w:firstLine="0"/>
              <w:jc w:val="center"/>
            </w:pPr>
            <w:r>
              <w:t>(1/7</w:t>
            </w:r>
            <w:r w:rsidR="00D75666">
              <w:t>9)x</w:t>
            </w:r>
            <w:r>
              <w:t>100% =</w:t>
            </w:r>
            <w:r w:rsidR="00D75666">
              <w:t>1,27%</w:t>
            </w:r>
          </w:p>
        </w:tc>
      </w:tr>
    </w:tbl>
    <w:p w14:paraId="074EB2B9" w14:textId="77777777" w:rsidR="00254E27" w:rsidRDefault="00254E27" w:rsidP="00904E0A">
      <w:pPr>
        <w:pStyle w:val="ListParagraph"/>
        <w:pBdr>
          <w:top w:val="nil"/>
          <w:left w:val="nil"/>
          <w:bottom w:val="nil"/>
          <w:right w:val="nil"/>
          <w:between w:val="nil"/>
        </w:pBdr>
        <w:spacing w:after="0" w:line="240" w:lineRule="auto"/>
        <w:ind w:left="1778" w:firstLine="0"/>
      </w:pPr>
    </w:p>
    <w:p w14:paraId="12297620" w14:textId="6BDC8E5F" w:rsidR="00255087" w:rsidRDefault="00D75666" w:rsidP="00904E0A">
      <w:pPr>
        <w:pStyle w:val="ListParagraph"/>
        <w:pBdr>
          <w:top w:val="nil"/>
          <w:left w:val="nil"/>
          <w:bottom w:val="nil"/>
          <w:right w:val="nil"/>
          <w:between w:val="nil"/>
        </w:pBdr>
        <w:spacing w:after="0" w:line="240" w:lineRule="auto"/>
        <w:ind w:left="1778" w:firstLine="0"/>
      </w:pPr>
      <w:r>
        <w:t>Dari hasil perhitungan tingkat error didapatkan nilai sebesar 1,27%  dimana nilai tersebut dikatergorikan rendah sehingga aplikasi imacros tingkat error yang terjadi pada pengguna cenderung kecil.</w:t>
      </w:r>
    </w:p>
    <w:p w14:paraId="14561690" w14:textId="77777777" w:rsidR="00D75666" w:rsidRDefault="00D75666" w:rsidP="00904E0A">
      <w:pPr>
        <w:pStyle w:val="ListParagraph"/>
        <w:pBdr>
          <w:top w:val="nil"/>
          <w:left w:val="nil"/>
          <w:bottom w:val="nil"/>
          <w:right w:val="nil"/>
          <w:between w:val="nil"/>
        </w:pBdr>
        <w:spacing w:after="0" w:line="240" w:lineRule="auto"/>
        <w:ind w:left="1778" w:firstLine="0"/>
      </w:pPr>
    </w:p>
    <w:p w14:paraId="6EFD0DDF" w14:textId="4BA26F15" w:rsidR="00C40C08" w:rsidRDefault="00813DBA" w:rsidP="00813DBA">
      <w:pPr>
        <w:pStyle w:val="ListParagraph"/>
        <w:numPr>
          <w:ilvl w:val="0"/>
          <w:numId w:val="15"/>
        </w:numPr>
        <w:pBdr>
          <w:top w:val="nil"/>
          <w:left w:val="nil"/>
          <w:bottom w:val="nil"/>
          <w:right w:val="nil"/>
          <w:between w:val="nil"/>
        </w:pBdr>
        <w:spacing w:after="0" w:line="240" w:lineRule="auto"/>
        <w:ind w:left="1778" w:hanging="248"/>
      </w:pPr>
      <w:r>
        <w:t>Kriteria Satisfaction</w:t>
      </w:r>
    </w:p>
    <w:p w14:paraId="021386E9" w14:textId="422B3963" w:rsidR="00C40C08" w:rsidRDefault="00C40C08">
      <w:pPr>
        <w:pBdr>
          <w:top w:val="nil"/>
          <w:left w:val="nil"/>
          <w:bottom w:val="nil"/>
          <w:right w:val="nil"/>
          <w:between w:val="nil"/>
        </w:pBdr>
        <w:spacing w:after="0" w:line="240" w:lineRule="auto"/>
        <w:ind w:left="1170" w:firstLine="0"/>
      </w:pPr>
    </w:p>
    <w:p w14:paraId="0F457345" w14:textId="0EF1C343" w:rsidR="00C40C08" w:rsidRDefault="001E4713" w:rsidP="001E4713">
      <w:pPr>
        <w:pBdr>
          <w:top w:val="nil"/>
          <w:left w:val="nil"/>
          <w:bottom w:val="nil"/>
          <w:right w:val="nil"/>
          <w:between w:val="nil"/>
        </w:pBdr>
        <w:spacing w:after="0" w:line="240" w:lineRule="auto"/>
        <w:ind w:left="1170" w:firstLine="0"/>
        <w:jc w:val="center"/>
      </w:pPr>
      <w:r>
        <w:t>Tabel</w:t>
      </w:r>
      <w:r w:rsidR="00254E27">
        <w:t xml:space="preserve"> 3.7.</w:t>
      </w:r>
      <w:r>
        <w:t xml:space="preserve"> </w:t>
      </w:r>
      <w:r w:rsidRPr="00984BE5">
        <w:t>System Usability Scale</w:t>
      </w:r>
    </w:p>
    <w:p w14:paraId="70F715CF" w14:textId="687ADC83" w:rsidR="00C40C08" w:rsidRDefault="001E4713">
      <w:pPr>
        <w:pBdr>
          <w:top w:val="nil"/>
          <w:left w:val="nil"/>
          <w:bottom w:val="nil"/>
          <w:right w:val="nil"/>
          <w:between w:val="nil"/>
        </w:pBdr>
        <w:spacing w:after="0" w:line="240" w:lineRule="auto"/>
        <w:ind w:left="1170" w:firstLine="0"/>
      </w:pPr>
      <w:r>
        <w:rPr>
          <w:noProof/>
        </w:rPr>
        <w:drawing>
          <wp:anchor distT="0" distB="0" distL="114300" distR="114300" simplePos="0" relativeHeight="251679744" behindDoc="1" locked="0" layoutInCell="1" allowOverlap="1" wp14:anchorId="6C6AA3CB" wp14:editId="6948F6C4">
            <wp:simplePos x="0" y="0"/>
            <wp:positionH relativeFrom="column">
              <wp:posOffset>1068070</wp:posOffset>
            </wp:positionH>
            <wp:positionV relativeFrom="paragraph">
              <wp:posOffset>13558</wp:posOffset>
            </wp:positionV>
            <wp:extent cx="5513705" cy="2835910"/>
            <wp:effectExtent l="0" t="0" r="0" b="254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13705" cy="2835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13E94A" w14:textId="162D9099" w:rsidR="00C40C08" w:rsidRDefault="00C40C08">
      <w:pPr>
        <w:pBdr>
          <w:top w:val="nil"/>
          <w:left w:val="nil"/>
          <w:bottom w:val="nil"/>
          <w:right w:val="nil"/>
          <w:between w:val="nil"/>
        </w:pBdr>
        <w:spacing w:after="0" w:line="240" w:lineRule="auto"/>
        <w:ind w:left="1170" w:firstLine="0"/>
      </w:pPr>
    </w:p>
    <w:p w14:paraId="2161148C" w14:textId="02A9C695" w:rsidR="00C40C08" w:rsidRDefault="00C40C08">
      <w:pPr>
        <w:pBdr>
          <w:top w:val="nil"/>
          <w:left w:val="nil"/>
          <w:bottom w:val="nil"/>
          <w:right w:val="nil"/>
          <w:between w:val="nil"/>
        </w:pBdr>
        <w:spacing w:after="0" w:line="240" w:lineRule="auto"/>
        <w:ind w:left="1170" w:firstLine="0"/>
      </w:pPr>
    </w:p>
    <w:p w14:paraId="4437B2A1" w14:textId="342EAE3B" w:rsidR="00C40C08" w:rsidRDefault="00C40C08">
      <w:pPr>
        <w:pBdr>
          <w:top w:val="nil"/>
          <w:left w:val="nil"/>
          <w:bottom w:val="nil"/>
          <w:right w:val="nil"/>
          <w:between w:val="nil"/>
        </w:pBdr>
        <w:spacing w:after="0" w:line="240" w:lineRule="auto"/>
        <w:ind w:left="1170" w:firstLine="0"/>
      </w:pPr>
    </w:p>
    <w:p w14:paraId="6F89EA8A" w14:textId="4354EDA2" w:rsidR="00C40C08" w:rsidRDefault="00C40C08">
      <w:pPr>
        <w:pBdr>
          <w:top w:val="nil"/>
          <w:left w:val="nil"/>
          <w:bottom w:val="nil"/>
          <w:right w:val="nil"/>
          <w:between w:val="nil"/>
        </w:pBdr>
        <w:spacing w:after="0" w:line="240" w:lineRule="auto"/>
        <w:ind w:left="1170" w:firstLine="0"/>
      </w:pPr>
    </w:p>
    <w:p w14:paraId="70B34AE2" w14:textId="70ED05EE" w:rsidR="00C40C08" w:rsidRDefault="00C40C08">
      <w:pPr>
        <w:pBdr>
          <w:top w:val="nil"/>
          <w:left w:val="nil"/>
          <w:bottom w:val="nil"/>
          <w:right w:val="nil"/>
          <w:between w:val="nil"/>
        </w:pBdr>
        <w:spacing w:after="0" w:line="240" w:lineRule="auto"/>
        <w:ind w:left="1170" w:firstLine="0"/>
      </w:pPr>
    </w:p>
    <w:p w14:paraId="7BCB9815" w14:textId="4C966373" w:rsidR="00C40C08" w:rsidRDefault="00C40C08">
      <w:pPr>
        <w:pBdr>
          <w:top w:val="nil"/>
          <w:left w:val="nil"/>
          <w:bottom w:val="nil"/>
          <w:right w:val="nil"/>
          <w:between w:val="nil"/>
        </w:pBdr>
        <w:spacing w:after="0" w:line="240" w:lineRule="auto"/>
        <w:ind w:left="1170" w:firstLine="0"/>
      </w:pPr>
    </w:p>
    <w:p w14:paraId="40721C80" w14:textId="74BC3FA6" w:rsidR="00C40C08" w:rsidRDefault="00C40C08">
      <w:pPr>
        <w:pBdr>
          <w:top w:val="nil"/>
          <w:left w:val="nil"/>
          <w:bottom w:val="nil"/>
          <w:right w:val="nil"/>
          <w:between w:val="nil"/>
        </w:pBdr>
        <w:spacing w:after="0" w:line="240" w:lineRule="auto"/>
        <w:ind w:left="1170" w:firstLine="0"/>
      </w:pPr>
    </w:p>
    <w:p w14:paraId="74E2CBBF" w14:textId="3BAF55C0" w:rsidR="00C40C08" w:rsidRDefault="00C40C08">
      <w:pPr>
        <w:pBdr>
          <w:top w:val="nil"/>
          <w:left w:val="nil"/>
          <w:bottom w:val="nil"/>
          <w:right w:val="nil"/>
          <w:between w:val="nil"/>
        </w:pBdr>
        <w:spacing w:after="0" w:line="240" w:lineRule="auto"/>
        <w:ind w:left="1170" w:firstLine="0"/>
      </w:pPr>
    </w:p>
    <w:p w14:paraId="507967DD" w14:textId="5C925D34" w:rsidR="00C40C08" w:rsidRDefault="00C40C08">
      <w:pPr>
        <w:pBdr>
          <w:top w:val="nil"/>
          <w:left w:val="nil"/>
          <w:bottom w:val="nil"/>
          <w:right w:val="nil"/>
          <w:between w:val="nil"/>
        </w:pBdr>
        <w:spacing w:after="0" w:line="240" w:lineRule="auto"/>
        <w:ind w:left="1170" w:firstLine="0"/>
      </w:pPr>
    </w:p>
    <w:p w14:paraId="760E7E83" w14:textId="251853A3" w:rsidR="00C40C08" w:rsidRDefault="00C40C08">
      <w:pPr>
        <w:pBdr>
          <w:top w:val="nil"/>
          <w:left w:val="nil"/>
          <w:bottom w:val="nil"/>
          <w:right w:val="nil"/>
          <w:between w:val="nil"/>
        </w:pBdr>
        <w:spacing w:after="0" w:line="240" w:lineRule="auto"/>
        <w:ind w:left="1170" w:firstLine="0"/>
      </w:pPr>
    </w:p>
    <w:p w14:paraId="314D6B5C" w14:textId="021C656B" w:rsidR="00C40C08" w:rsidRDefault="00C40C08">
      <w:pPr>
        <w:pBdr>
          <w:top w:val="nil"/>
          <w:left w:val="nil"/>
          <w:bottom w:val="nil"/>
          <w:right w:val="nil"/>
          <w:between w:val="nil"/>
        </w:pBdr>
        <w:spacing w:after="0" w:line="240" w:lineRule="auto"/>
        <w:ind w:left="1170" w:firstLine="0"/>
      </w:pPr>
    </w:p>
    <w:p w14:paraId="166B67CE" w14:textId="317A0A94" w:rsidR="00C40C08" w:rsidRDefault="00C40C08">
      <w:pPr>
        <w:pBdr>
          <w:top w:val="nil"/>
          <w:left w:val="nil"/>
          <w:bottom w:val="nil"/>
          <w:right w:val="nil"/>
          <w:between w:val="nil"/>
        </w:pBdr>
        <w:spacing w:after="0" w:line="240" w:lineRule="auto"/>
        <w:ind w:left="1170" w:firstLine="0"/>
      </w:pPr>
    </w:p>
    <w:p w14:paraId="31F497D9" w14:textId="0F722FA2" w:rsidR="00C40C08" w:rsidRDefault="00C40C08">
      <w:pPr>
        <w:pBdr>
          <w:top w:val="nil"/>
          <w:left w:val="nil"/>
          <w:bottom w:val="nil"/>
          <w:right w:val="nil"/>
          <w:between w:val="nil"/>
        </w:pBdr>
        <w:spacing w:after="0" w:line="240" w:lineRule="auto"/>
        <w:ind w:left="1170" w:firstLine="0"/>
      </w:pPr>
    </w:p>
    <w:p w14:paraId="2A9A1E7D" w14:textId="75906392" w:rsidR="00C40C08" w:rsidRDefault="00C40C08">
      <w:pPr>
        <w:pBdr>
          <w:top w:val="nil"/>
          <w:left w:val="nil"/>
          <w:bottom w:val="nil"/>
          <w:right w:val="nil"/>
          <w:between w:val="nil"/>
        </w:pBdr>
        <w:spacing w:after="0" w:line="240" w:lineRule="auto"/>
        <w:ind w:left="1170" w:firstLine="0"/>
      </w:pPr>
    </w:p>
    <w:p w14:paraId="3F48C0CA" w14:textId="6518DCD2" w:rsidR="00C40C08" w:rsidRDefault="00C40C08">
      <w:pPr>
        <w:pBdr>
          <w:top w:val="nil"/>
          <w:left w:val="nil"/>
          <w:bottom w:val="nil"/>
          <w:right w:val="nil"/>
          <w:between w:val="nil"/>
        </w:pBdr>
        <w:spacing w:after="0" w:line="240" w:lineRule="auto"/>
        <w:ind w:left="1170" w:firstLine="0"/>
      </w:pPr>
    </w:p>
    <w:p w14:paraId="05DC6385" w14:textId="72E2A920" w:rsidR="00C40C08" w:rsidRDefault="00C40C08">
      <w:pPr>
        <w:pBdr>
          <w:top w:val="nil"/>
          <w:left w:val="nil"/>
          <w:bottom w:val="nil"/>
          <w:right w:val="nil"/>
          <w:between w:val="nil"/>
        </w:pBdr>
        <w:spacing w:after="0" w:line="240" w:lineRule="auto"/>
        <w:ind w:left="1170" w:firstLine="0"/>
      </w:pPr>
    </w:p>
    <w:p w14:paraId="0E2773AB" w14:textId="7012C6DB" w:rsidR="00C40C08" w:rsidRDefault="00D05140" w:rsidP="000A3B64">
      <w:pPr>
        <w:pStyle w:val="ListParagraph"/>
        <w:pBdr>
          <w:top w:val="nil"/>
          <w:left w:val="nil"/>
          <w:bottom w:val="nil"/>
          <w:right w:val="nil"/>
          <w:between w:val="nil"/>
        </w:pBdr>
        <w:spacing w:after="0" w:line="240" w:lineRule="auto"/>
        <w:ind w:left="1778" w:firstLine="0"/>
      </w:pPr>
      <w:r w:rsidRPr="00D05140">
        <w:lastRenderedPageBreak/>
        <w:t xml:space="preserve">Skor SUS harus bernilai lebih dari 70 </w:t>
      </w:r>
      <w:r w:rsidR="008A3FE8">
        <w:fldChar w:fldCharType="begin" w:fldLock="1"/>
      </w:r>
      <w:r w:rsidR="00563F34">
        <w:instrText>ADDIN CSL_CITATION {"citationItems":[{"id":"ITEM-1","itemData":{"author":[{"dropping-particle":"","family":"Brooke","given":"John","non-dropping-particle":"","parse-names":false,"suffix":""}],"container-title":"Journal Of Usability Studies (JUS)","id":"ITEM-1","issue":"2","issued":{"date-parts":[["2013"]]},"page":"29-40","title":"SUS: A Retrospective","type":"article-journal","volume":"8"},"uris":["http://www.mendeley.com/documents/?uuid=636465e2-0123-40d8-b266-3591bdc93ba3"]}],"mendeley":{"formattedCitation":"[9]","plainTextFormattedCitation":"[9]","previouslyFormattedCitation":"[8]"},"properties":{"noteIndex":0},"schema":"https://github.com/citation-style-language/schema/raw/master/csl-citation.json"}</w:instrText>
      </w:r>
      <w:r w:rsidR="008A3FE8">
        <w:fldChar w:fldCharType="separate"/>
      </w:r>
      <w:r w:rsidR="00563F34" w:rsidRPr="00563F34">
        <w:rPr>
          <w:noProof/>
        </w:rPr>
        <w:t>[9]</w:t>
      </w:r>
      <w:r w:rsidR="008A3FE8">
        <w:fldChar w:fldCharType="end"/>
      </w:r>
      <w:r w:rsidRPr="00D05140">
        <w:t xml:space="preserve"> agar termasuk ke dalam kategori Acceptable, Pada Tabel Merupakan hasil perhitungan akhir dari System Usability Scale (SUS) yang bernilai rata rata adalah </w:t>
      </w:r>
      <w:r>
        <w:t xml:space="preserve">78 </w:t>
      </w:r>
      <w:r w:rsidRPr="00D05140">
        <w:t>yang berarti tergolong ke dalam kelompok acceptable. Berdasarkan hasil tersebut, maka sistem yang dipakai dapat diterima baik dan dapat digunakan</w:t>
      </w:r>
      <w:r>
        <w:t xml:space="preserve">. </w:t>
      </w:r>
    </w:p>
    <w:p w14:paraId="4ECE18D8" w14:textId="539BFA92" w:rsidR="00C40C08" w:rsidRDefault="00C40C08">
      <w:pPr>
        <w:pBdr>
          <w:top w:val="nil"/>
          <w:left w:val="nil"/>
          <w:bottom w:val="nil"/>
          <w:right w:val="nil"/>
          <w:between w:val="nil"/>
        </w:pBdr>
        <w:spacing w:after="0" w:line="240" w:lineRule="auto"/>
        <w:ind w:left="1170" w:firstLine="0"/>
      </w:pPr>
    </w:p>
    <w:p w14:paraId="605CC019" w14:textId="2438AD8D" w:rsidR="00A056B9" w:rsidRDefault="00A056B9" w:rsidP="00A056B9">
      <w:pPr>
        <w:pStyle w:val="Heading1"/>
        <w:numPr>
          <w:ilvl w:val="0"/>
          <w:numId w:val="1"/>
        </w:numPr>
        <w:ind w:left="1830" w:hanging="721"/>
      </w:pPr>
      <w:r>
        <w:t>Kesimpulan</w:t>
      </w:r>
    </w:p>
    <w:p w14:paraId="206EEAE3" w14:textId="77777777" w:rsidR="00A056B9" w:rsidRDefault="00A056B9">
      <w:pPr>
        <w:pBdr>
          <w:top w:val="nil"/>
          <w:left w:val="nil"/>
          <w:bottom w:val="nil"/>
          <w:right w:val="nil"/>
          <w:between w:val="nil"/>
        </w:pBdr>
        <w:spacing w:after="0" w:line="240" w:lineRule="auto"/>
        <w:ind w:left="1170" w:firstLine="0"/>
      </w:pPr>
    </w:p>
    <w:p w14:paraId="0FED0F2F" w14:textId="0B95E08E" w:rsidR="007701CE" w:rsidRDefault="00706031" w:rsidP="005D2BE0">
      <w:pPr>
        <w:pStyle w:val="ListParagraph"/>
        <w:pBdr>
          <w:top w:val="nil"/>
          <w:left w:val="nil"/>
          <w:bottom w:val="nil"/>
          <w:right w:val="nil"/>
          <w:between w:val="nil"/>
        </w:pBdr>
        <w:spacing w:after="0" w:line="240" w:lineRule="auto"/>
        <w:ind w:left="1530" w:firstLine="0"/>
      </w:pPr>
      <w:r>
        <w:t>Dari h</w:t>
      </w:r>
      <w:r w:rsidR="00A83FE6">
        <w:t xml:space="preserve">asil evalluasi usability terhadap imacros dengan menggunakan metode usability testing dimana menggunakan lima kriteria yang diperlukan terhadapat metode tersebut. Adapun hasil yang didapat melalui kriteria tersebut digunakan hasil rata rata yang bisa kita nilai bagaimana imacros dapat dipergunakan secara benar oleh reseller. </w:t>
      </w:r>
      <w:r w:rsidR="00A83FE6">
        <w:rPr>
          <w:b/>
          <w:sz w:val="18"/>
          <w:szCs w:val="18"/>
        </w:rPr>
        <w:t xml:space="preserve">, </w:t>
      </w:r>
      <w:r w:rsidR="00A83FE6" w:rsidRPr="00A83FE6">
        <w:rPr>
          <w:bCs/>
          <w:sz w:val="18"/>
          <w:szCs w:val="18"/>
        </w:rPr>
        <w:t>hasil evaluasi tersebut didapatkan nilai rata-rata dari setiap bagiannya yakni learnbility 0,81</w:t>
      </w:r>
      <w:r w:rsidR="00A83FE6">
        <w:rPr>
          <w:bCs/>
          <w:sz w:val="18"/>
          <w:szCs w:val="18"/>
        </w:rPr>
        <w:t xml:space="preserve"> </w:t>
      </w:r>
      <w:r w:rsidR="00A83FE6" w:rsidRPr="000A3B64">
        <w:rPr>
          <w:rFonts w:ascii="Cambria Math" w:hAnsi="Cambria Math" w:cs="Cambria Math"/>
        </w:rPr>
        <w:t>Berdasarkan</w:t>
      </w:r>
      <w:r w:rsidR="00A83FE6">
        <w:t xml:space="preserve"> nilai rata rata waktu hasil yang didapatkan maka kesimpulannya pengguna lama membutuhkan waktu sekitar 0,81x lebih cepat dibandingkan dengan waktu pengguna baru.</w:t>
      </w:r>
      <w:r w:rsidR="00A83FE6">
        <w:t xml:space="preserve"> </w:t>
      </w:r>
      <w:r w:rsidR="00A83FE6">
        <w:rPr>
          <w:bCs/>
          <w:sz w:val="18"/>
          <w:szCs w:val="18"/>
        </w:rPr>
        <w:t>M</w:t>
      </w:r>
      <w:r w:rsidR="00A83FE6" w:rsidRPr="00A83FE6">
        <w:rPr>
          <w:bCs/>
          <w:sz w:val="18"/>
          <w:szCs w:val="18"/>
        </w:rPr>
        <w:t>emorability langkah pengguna lama 175,75 sedangkan langkah pengguna baru 20,25</w:t>
      </w:r>
      <w:r w:rsidR="00A83FE6">
        <w:rPr>
          <w:bCs/>
          <w:sz w:val="18"/>
          <w:szCs w:val="18"/>
        </w:rPr>
        <w:t xml:space="preserve"> dari hasil tersebut disimpulkan bahwa pengguna lama cenderung lebih cepat menerima dan lebih memahami tools tersebut. Untuk </w:t>
      </w:r>
      <w:r w:rsidR="00A83FE6" w:rsidRPr="00A83FE6">
        <w:rPr>
          <w:bCs/>
          <w:sz w:val="18"/>
          <w:szCs w:val="18"/>
        </w:rPr>
        <w:t xml:space="preserve">efficiency </w:t>
      </w:r>
      <w:r w:rsidR="00A83FE6">
        <w:rPr>
          <w:bCs/>
          <w:sz w:val="18"/>
          <w:szCs w:val="18"/>
        </w:rPr>
        <w:t xml:space="preserve">didapatkan hasil </w:t>
      </w:r>
      <w:r w:rsidR="00A83FE6" w:rsidRPr="00A83FE6">
        <w:rPr>
          <w:bCs/>
          <w:sz w:val="18"/>
          <w:szCs w:val="18"/>
        </w:rPr>
        <w:t>78,62%</w:t>
      </w:r>
      <w:r w:rsidR="00A83FE6">
        <w:rPr>
          <w:bCs/>
          <w:sz w:val="18"/>
          <w:szCs w:val="18"/>
        </w:rPr>
        <w:t xml:space="preserve"> </w:t>
      </w:r>
      <w:r w:rsidR="008964A0">
        <w:rPr>
          <w:bCs/>
          <w:sz w:val="18"/>
          <w:szCs w:val="18"/>
        </w:rPr>
        <w:t>dimana</w:t>
      </w:r>
      <w:r w:rsidR="00A83FE6">
        <w:rPr>
          <w:bCs/>
          <w:sz w:val="18"/>
          <w:szCs w:val="18"/>
        </w:rPr>
        <w:t xml:space="preserve"> reseller mampu mempergunakannya secara baik</w:t>
      </w:r>
      <w:r w:rsidR="008964A0">
        <w:rPr>
          <w:bCs/>
          <w:sz w:val="18"/>
          <w:szCs w:val="18"/>
        </w:rPr>
        <w:t>. Hasil untuk</w:t>
      </w:r>
      <w:r w:rsidR="00A83FE6" w:rsidRPr="00A83FE6">
        <w:rPr>
          <w:bCs/>
          <w:sz w:val="18"/>
          <w:szCs w:val="18"/>
        </w:rPr>
        <w:t xml:space="preserve"> error</w:t>
      </w:r>
      <w:r w:rsidR="008964A0">
        <w:rPr>
          <w:bCs/>
          <w:sz w:val="18"/>
          <w:szCs w:val="18"/>
        </w:rPr>
        <w:t xml:space="preserve"> sebesar</w:t>
      </w:r>
      <w:r w:rsidR="00A83FE6" w:rsidRPr="00A83FE6">
        <w:rPr>
          <w:bCs/>
          <w:sz w:val="18"/>
          <w:szCs w:val="18"/>
        </w:rPr>
        <w:t xml:space="preserve"> 1,27% </w:t>
      </w:r>
      <w:r w:rsidR="008964A0">
        <w:rPr>
          <w:bCs/>
          <w:sz w:val="18"/>
          <w:szCs w:val="18"/>
        </w:rPr>
        <w:t xml:space="preserve"> yang dapatkan bahwa kecenderungan terjadinya kesalahan sangat sedikit. Dan terakhir hasil dari skor rata-rata </w:t>
      </w:r>
      <w:r w:rsidR="00A83FE6" w:rsidRPr="00A83FE6">
        <w:rPr>
          <w:bCs/>
          <w:sz w:val="18"/>
          <w:szCs w:val="18"/>
        </w:rPr>
        <w:t>satisfaction</w:t>
      </w:r>
      <w:r w:rsidR="008964A0">
        <w:rPr>
          <w:bCs/>
          <w:sz w:val="18"/>
          <w:szCs w:val="18"/>
        </w:rPr>
        <w:t xml:space="preserve"> sebesar </w:t>
      </w:r>
      <w:r w:rsidR="00A83FE6" w:rsidRPr="00A83FE6">
        <w:rPr>
          <w:bCs/>
          <w:sz w:val="18"/>
          <w:szCs w:val="18"/>
        </w:rPr>
        <w:t>78</w:t>
      </w:r>
      <w:r w:rsidR="008964A0">
        <w:rPr>
          <w:bCs/>
          <w:sz w:val="18"/>
          <w:szCs w:val="18"/>
        </w:rPr>
        <w:t xml:space="preserve"> yang nilai tersebut merupakan nilai yang tergolong masuk kedalam kelompok </w:t>
      </w:r>
      <w:r w:rsidR="008964A0" w:rsidRPr="00D05140">
        <w:t>acceptable</w:t>
      </w:r>
      <w:r w:rsidR="008964A0">
        <w:rPr>
          <w:bCs/>
          <w:sz w:val="18"/>
          <w:szCs w:val="18"/>
        </w:rPr>
        <w:t xml:space="preserve"> </w:t>
      </w:r>
      <w:r w:rsidR="00A83FE6" w:rsidRPr="00A83FE6">
        <w:rPr>
          <w:bCs/>
          <w:sz w:val="18"/>
          <w:szCs w:val="18"/>
        </w:rPr>
        <w:t>.</w:t>
      </w:r>
    </w:p>
    <w:p w14:paraId="00000023" w14:textId="77777777" w:rsidR="00EA7192" w:rsidRDefault="00EA7192">
      <w:pPr>
        <w:pBdr>
          <w:top w:val="nil"/>
          <w:left w:val="nil"/>
          <w:bottom w:val="nil"/>
          <w:right w:val="nil"/>
          <w:between w:val="nil"/>
        </w:pBdr>
        <w:spacing w:after="0" w:line="240" w:lineRule="auto"/>
        <w:ind w:left="1170" w:firstLine="0"/>
      </w:pPr>
    </w:p>
    <w:p w14:paraId="00000024" w14:textId="29766EBB" w:rsidR="00EA7192" w:rsidRDefault="00F75D23">
      <w:pPr>
        <w:ind w:left="1170" w:firstLine="0"/>
        <w:jc w:val="center"/>
      </w:pPr>
      <w:r>
        <w:t>REFERENSI</w:t>
      </w:r>
    </w:p>
    <w:p w14:paraId="0000002C" w14:textId="59A17912" w:rsidR="00EA7192" w:rsidRDefault="00EA7192" w:rsidP="009260DD">
      <w:pPr>
        <w:pBdr>
          <w:top w:val="nil"/>
          <w:left w:val="nil"/>
          <w:bottom w:val="nil"/>
          <w:right w:val="nil"/>
          <w:between w:val="nil"/>
        </w:pBdr>
        <w:spacing w:after="0" w:line="240" w:lineRule="auto"/>
        <w:ind w:left="0" w:firstLine="0"/>
      </w:pPr>
      <w:bookmarkStart w:id="1" w:name="_heading=h.gjdgxs" w:colFirst="0" w:colLast="0"/>
      <w:bookmarkEnd w:id="1"/>
    </w:p>
    <w:p w14:paraId="020E2FC5" w14:textId="1743F40F" w:rsidR="00563F34" w:rsidRPr="00563F34" w:rsidRDefault="009A0B24" w:rsidP="000A401F">
      <w:pPr>
        <w:widowControl w:val="0"/>
        <w:autoSpaceDE w:val="0"/>
        <w:autoSpaceDN w:val="0"/>
        <w:adjustRightInd w:val="0"/>
        <w:spacing w:after="0" w:line="240" w:lineRule="auto"/>
        <w:ind w:left="1418" w:hanging="242"/>
        <w:rPr>
          <w:noProof/>
          <w:szCs w:val="24"/>
        </w:rPr>
      </w:pPr>
      <w:r>
        <w:fldChar w:fldCharType="begin" w:fldLock="1"/>
      </w:r>
      <w:r>
        <w:instrText xml:space="preserve">ADDIN Mendeley Bibliography CSL_BIBLIOGRAPHY </w:instrText>
      </w:r>
      <w:r>
        <w:fldChar w:fldCharType="separate"/>
      </w:r>
      <w:r w:rsidR="00563F34" w:rsidRPr="00563F34">
        <w:rPr>
          <w:noProof/>
          <w:szCs w:val="24"/>
        </w:rPr>
        <w:t>[1]</w:t>
      </w:r>
      <w:r w:rsidR="00563F34" w:rsidRPr="00563F34">
        <w:rPr>
          <w:noProof/>
          <w:szCs w:val="24"/>
        </w:rPr>
        <w:tab/>
        <w:t xml:space="preserve">Komite Penanganan Covid-19 dan Pemulihan Ekonomi Nasional, “Angka positif Covid-19,” </w:t>
      </w:r>
      <w:r w:rsidR="00563F34" w:rsidRPr="00563F34">
        <w:rPr>
          <w:i/>
          <w:iCs/>
          <w:noProof/>
          <w:szCs w:val="24"/>
        </w:rPr>
        <w:t>covid19.go.id</w:t>
      </w:r>
      <w:r w:rsidR="00563F34" w:rsidRPr="00563F34">
        <w:rPr>
          <w:noProof/>
          <w:szCs w:val="24"/>
        </w:rPr>
        <w:t>, 2021. https://covid19.go.id/ (accessed Jul. 03, 2021).</w:t>
      </w:r>
    </w:p>
    <w:p w14:paraId="754B3A5B" w14:textId="77777777" w:rsidR="00563F34" w:rsidRPr="00563F34" w:rsidRDefault="00563F34" w:rsidP="000A401F">
      <w:pPr>
        <w:widowControl w:val="0"/>
        <w:autoSpaceDE w:val="0"/>
        <w:autoSpaceDN w:val="0"/>
        <w:adjustRightInd w:val="0"/>
        <w:spacing w:after="0" w:line="240" w:lineRule="auto"/>
        <w:ind w:left="1418" w:hanging="242"/>
        <w:rPr>
          <w:noProof/>
          <w:szCs w:val="24"/>
        </w:rPr>
      </w:pPr>
      <w:r w:rsidRPr="00563F34">
        <w:rPr>
          <w:noProof/>
          <w:szCs w:val="24"/>
        </w:rPr>
        <w:t>[2]</w:t>
      </w:r>
      <w:r w:rsidRPr="00563F34">
        <w:rPr>
          <w:noProof/>
          <w:szCs w:val="24"/>
        </w:rPr>
        <w:tab/>
        <w:t xml:space="preserve">T. Santia, “Ini 5 Masalah Utama UMKM Hadapi Pandemi Covid-19,” </w:t>
      </w:r>
      <w:r w:rsidRPr="00563F34">
        <w:rPr>
          <w:i/>
          <w:iCs/>
          <w:noProof/>
          <w:szCs w:val="24"/>
        </w:rPr>
        <w:t>www.liputan6.com</w:t>
      </w:r>
      <w:r w:rsidRPr="00563F34">
        <w:rPr>
          <w:noProof/>
          <w:szCs w:val="24"/>
        </w:rPr>
        <w:t>, 2021. https://www.liputan6.com/bisnis/read/4546256/ini-5-masalah-utama-umkm-hadapi-pandemi-covid-19 (accessed Jul. 03, 2021).</w:t>
      </w:r>
    </w:p>
    <w:p w14:paraId="620AB230" w14:textId="77777777" w:rsidR="00563F34" w:rsidRPr="00563F34" w:rsidRDefault="00563F34" w:rsidP="000A401F">
      <w:pPr>
        <w:widowControl w:val="0"/>
        <w:autoSpaceDE w:val="0"/>
        <w:autoSpaceDN w:val="0"/>
        <w:adjustRightInd w:val="0"/>
        <w:spacing w:after="0" w:line="240" w:lineRule="auto"/>
        <w:ind w:left="1418" w:hanging="242"/>
        <w:rPr>
          <w:noProof/>
          <w:szCs w:val="24"/>
        </w:rPr>
      </w:pPr>
      <w:r w:rsidRPr="00563F34">
        <w:rPr>
          <w:noProof/>
          <w:szCs w:val="24"/>
        </w:rPr>
        <w:t>[3]</w:t>
      </w:r>
      <w:r w:rsidRPr="00563F34">
        <w:rPr>
          <w:noProof/>
          <w:szCs w:val="24"/>
        </w:rPr>
        <w:tab/>
        <w:t xml:space="preserve">A. FOTO and I. EKO SUWARSO, “Sekitar 30 juta UMKM telah tumbang,” </w:t>
      </w:r>
      <w:r w:rsidRPr="00563F34">
        <w:rPr>
          <w:i/>
          <w:iCs/>
          <w:noProof/>
          <w:szCs w:val="24"/>
        </w:rPr>
        <w:t>www.bbc.com</w:t>
      </w:r>
      <w:r w:rsidRPr="00563F34">
        <w:rPr>
          <w:noProof/>
          <w:szCs w:val="24"/>
        </w:rPr>
        <w:t>, 2021. https://www.bbc.com/indonesia/indonesia-57650848 (accessed Jul. 03, 2021).</w:t>
      </w:r>
    </w:p>
    <w:p w14:paraId="4F62D964" w14:textId="77777777" w:rsidR="00563F34" w:rsidRPr="00563F34" w:rsidRDefault="00563F34" w:rsidP="000A401F">
      <w:pPr>
        <w:widowControl w:val="0"/>
        <w:autoSpaceDE w:val="0"/>
        <w:autoSpaceDN w:val="0"/>
        <w:adjustRightInd w:val="0"/>
        <w:spacing w:after="0" w:line="240" w:lineRule="auto"/>
        <w:ind w:left="1418" w:hanging="242"/>
        <w:rPr>
          <w:noProof/>
          <w:szCs w:val="24"/>
        </w:rPr>
      </w:pPr>
      <w:r w:rsidRPr="00563F34">
        <w:rPr>
          <w:noProof/>
          <w:szCs w:val="24"/>
        </w:rPr>
        <w:t>[4]</w:t>
      </w:r>
      <w:r w:rsidRPr="00563F34">
        <w:rPr>
          <w:noProof/>
          <w:szCs w:val="24"/>
        </w:rPr>
        <w:tab/>
        <w:t xml:space="preserve">Creativepreneurship, “Peran UMKM Dalam Perekonomian Indonesia,” </w:t>
      </w:r>
      <w:r w:rsidRPr="00563F34">
        <w:rPr>
          <w:i/>
          <w:iCs/>
          <w:noProof/>
          <w:szCs w:val="24"/>
        </w:rPr>
        <w:t>binus.ac.id</w:t>
      </w:r>
      <w:r w:rsidRPr="00563F34">
        <w:rPr>
          <w:noProof/>
          <w:szCs w:val="24"/>
        </w:rPr>
        <w:t>, 2020. https://binus.ac.id/bandung/2020/11/peran-umkm-dalam-perekonomian-indonesia/ (accessed Jul. 03, 2021).</w:t>
      </w:r>
    </w:p>
    <w:p w14:paraId="1E3AB822" w14:textId="77777777" w:rsidR="00563F34" w:rsidRPr="00563F34" w:rsidRDefault="00563F34" w:rsidP="000A401F">
      <w:pPr>
        <w:widowControl w:val="0"/>
        <w:autoSpaceDE w:val="0"/>
        <w:autoSpaceDN w:val="0"/>
        <w:adjustRightInd w:val="0"/>
        <w:spacing w:after="0" w:line="240" w:lineRule="auto"/>
        <w:ind w:left="1418" w:hanging="242"/>
        <w:rPr>
          <w:noProof/>
          <w:szCs w:val="24"/>
        </w:rPr>
      </w:pPr>
      <w:r w:rsidRPr="00563F34">
        <w:rPr>
          <w:noProof/>
          <w:szCs w:val="24"/>
        </w:rPr>
        <w:t>[5]</w:t>
      </w:r>
      <w:r w:rsidRPr="00563F34">
        <w:rPr>
          <w:noProof/>
          <w:szCs w:val="24"/>
        </w:rPr>
        <w:tab/>
        <w:t xml:space="preserve">J. Sundari and E. R. Nainggolan, “E-Marketplace Desa Gerabah Untuk Pengrajin Di Desa Bumi Jaya Serang Banten,” </w:t>
      </w:r>
      <w:r w:rsidRPr="00563F34">
        <w:rPr>
          <w:i/>
          <w:iCs/>
          <w:noProof/>
          <w:szCs w:val="24"/>
        </w:rPr>
        <w:t>J. Ind. Serv. Vol. 3 No. 1a Oktober 2017</w:t>
      </w:r>
      <w:r w:rsidRPr="00563F34">
        <w:rPr>
          <w:noProof/>
          <w:szCs w:val="24"/>
        </w:rPr>
        <w:t>, vol. 3, no. 1, pp. 68–73, 2017.</w:t>
      </w:r>
    </w:p>
    <w:p w14:paraId="4DB6ABEB" w14:textId="77777777" w:rsidR="00563F34" w:rsidRPr="00563F34" w:rsidRDefault="00563F34" w:rsidP="000A401F">
      <w:pPr>
        <w:widowControl w:val="0"/>
        <w:autoSpaceDE w:val="0"/>
        <w:autoSpaceDN w:val="0"/>
        <w:adjustRightInd w:val="0"/>
        <w:spacing w:after="0" w:line="240" w:lineRule="auto"/>
        <w:ind w:left="1418" w:hanging="242"/>
        <w:rPr>
          <w:noProof/>
          <w:szCs w:val="24"/>
        </w:rPr>
      </w:pPr>
      <w:r w:rsidRPr="00563F34">
        <w:rPr>
          <w:noProof/>
          <w:szCs w:val="24"/>
        </w:rPr>
        <w:t>[6]</w:t>
      </w:r>
      <w:r w:rsidRPr="00563F34">
        <w:rPr>
          <w:noProof/>
          <w:szCs w:val="24"/>
        </w:rPr>
        <w:tab/>
        <w:t xml:space="preserve">D. Online, “Apa itu iMacros? Pengertian dan Cara Menggunakan iMacros,” </w:t>
      </w:r>
      <w:r w:rsidRPr="00563F34">
        <w:rPr>
          <w:i/>
          <w:iCs/>
          <w:noProof/>
          <w:szCs w:val="24"/>
        </w:rPr>
        <w:t>dosenonline.id</w:t>
      </w:r>
      <w:r w:rsidRPr="00563F34">
        <w:rPr>
          <w:noProof/>
          <w:szCs w:val="24"/>
        </w:rPr>
        <w:t>, 2018. https://dosenonline.id/apa-itu-imacros-dan-cara-menggunakan-imacros/#Apa_itu_iMacros (accessed Jul. 03, 2021).</w:t>
      </w:r>
    </w:p>
    <w:p w14:paraId="73EE3FB8" w14:textId="77777777" w:rsidR="00563F34" w:rsidRPr="00563F34" w:rsidRDefault="00563F34" w:rsidP="000A401F">
      <w:pPr>
        <w:widowControl w:val="0"/>
        <w:autoSpaceDE w:val="0"/>
        <w:autoSpaceDN w:val="0"/>
        <w:adjustRightInd w:val="0"/>
        <w:spacing w:after="0" w:line="240" w:lineRule="auto"/>
        <w:ind w:left="1418" w:hanging="242"/>
        <w:rPr>
          <w:noProof/>
          <w:szCs w:val="24"/>
        </w:rPr>
      </w:pPr>
      <w:r w:rsidRPr="00563F34">
        <w:rPr>
          <w:noProof/>
          <w:szCs w:val="24"/>
        </w:rPr>
        <w:t>[7]</w:t>
      </w:r>
      <w:r w:rsidRPr="00563F34">
        <w:rPr>
          <w:noProof/>
          <w:szCs w:val="24"/>
        </w:rPr>
        <w:tab/>
        <w:t xml:space="preserve">M. Luthfi and M. A. Mahmudi, “Pemanfaatan Script Imacross Untuk Meningkatkan Efektifitas Dan Efisiensi Pemasaran Digital Pada Media Sosial Face Book,” </w:t>
      </w:r>
      <w:r w:rsidRPr="00563F34">
        <w:rPr>
          <w:i/>
          <w:iCs/>
          <w:noProof/>
          <w:szCs w:val="24"/>
        </w:rPr>
        <w:t>Pros. Semin. Nas. Fak. …</w:t>
      </w:r>
      <w:r w:rsidRPr="00563F34">
        <w:rPr>
          <w:noProof/>
          <w:szCs w:val="24"/>
        </w:rPr>
        <w:t>, pp. 337–346, 2019, [Online]. Available: https://jurnal.untidar.ac.id/index.php/semnasfe/article/view/2092.</w:t>
      </w:r>
    </w:p>
    <w:p w14:paraId="160F5E85" w14:textId="77777777" w:rsidR="00563F34" w:rsidRPr="00563F34" w:rsidRDefault="00563F34" w:rsidP="000A401F">
      <w:pPr>
        <w:widowControl w:val="0"/>
        <w:autoSpaceDE w:val="0"/>
        <w:autoSpaceDN w:val="0"/>
        <w:adjustRightInd w:val="0"/>
        <w:spacing w:after="0" w:line="240" w:lineRule="auto"/>
        <w:ind w:left="1418" w:hanging="242"/>
        <w:rPr>
          <w:noProof/>
          <w:szCs w:val="24"/>
        </w:rPr>
      </w:pPr>
      <w:r w:rsidRPr="00563F34">
        <w:rPr>
          <w:noProof/>
          <w:szCs w:val="24"/>
        </w:rPr>
        <w:t>[8]</w:t>
      </w:r>
      <w:r w:rsidRPr="00563F34">
        <w:rPr>
          <w:noProof/>
          <w:szCs w:val="24"/>
        </w:rPr>
        <w:tab/>
        <w:t xml:space="preserve">W. A. Pramono, H. M. Az-Zahra, and R. I. Rokhmawati, “Evaluasi Usability Pada Aplikasi MyTelkomsel Dengan Menggunakan Metode Usability Testing,” </w:t>
      </w:r>
      <w:r w:rsidRPr="00563F34">
        <w:rPr>
          <w:i/>
          <w:iCs/>
          <w:noProof/>
          <w:szCs w:val="24"/>
        </w:rPr>
        <w:t>J. Pengemb. Teknol. Inf. dan Ilmu Komput.</w:t>
      </w:r>
      <w:r w:rsidRPr="00563F34">
        <w:rPr>
          <w:noProof/>
          <w:szCs w:val="24"/>
        </w:rPr>
        <w:t>, vol. 3, no. 3, pp. 2235–2242, 2019.</w:t>
      </w:r>
    </w:p>
    <w:p w14:paraId="66A9E4B6" w14:textId="77777777" w:rsidR="00563F34" w:rsidRPr="00563F34" w:rsidRDefault="00563F34" w:rsidP="000A401F">
      <w:pPr>
        <w:widowControl w:val="0"/>
        <w:autoSpaceDE w:val="0"/>
        <w:autoSpaceDN w:val="0"/>
        <w:adjustRightInd w:val="0"/>
        <w:spacing w:after="0" w:line="240" w:lineRule="auto"/>
        <w:ind w:left="1418" w:hanging="242"/>
        <w:rPr>
          <w:noProof/>
        </w:rPr>
      </w:pPr>
      <w:r w:rsidRPr="00563F34">
        <w:rPr>
          <w:noProof/>
          <w:szCs w:val="24"/>
        </w:rPr>
        <w:t>[9]</w:t>
      </w:r>
      <w:r w:rsidRPr="00563F34">
        <w:rPr>
          <w:noProof/>
          <w:szCs w:val="24"/>
        </w:rPr>
        <w:tab/>
        <w:t xml:space="preserve">J. Brooke, “SUS: A Retrospective,” </w:t>
      </w:r>
      <w:r w:rsidRPr="00563F34">
        <w:rPr>
          <w:i/>
          <w:iCs/>
          <w:noProof/>
          <w:szCs w:val="24"/>
        </w:rPr>
        <w:t>J. Usability Stud.</w:t>
      </w:r>
      <w:r w:rsidRPr="00563F34">
        <w:rPr>
          <w:noProof/>
          <w:szCs w:val="24"/>
        </w:rPr>
        <w:t>, vol. 8, no. 2, pp. 29–40, 2013, [Online]. Available: https://www.researchgate.net/profile/John-Brooke-6/publication/285811057_SUS_a_retrospective/links/5ee5c4a792851ce9e7e38a75/SUS-a-retrospective.pdf.</w:t>
      </w:r>
    </w:p>
    <w:p w14:paraId="0000002F" w14:textId="54123E74" w:rsidR="00EA7192" w:rsidRDefault="009A0B24" w:rsidP="009A0B24">
      <w:pPr>
        <w:spacing w:after="0" w:line="259" w:lineRule="auto"/>
        <w:ind w:left="0" w:firstLine="0"/>
        <w:jc w:val="left"/>
      </w:pPr>
      <w:r>
        <w:fldChar w:fldCharType="end"/>
      </w:r>
    </w:p>
    <w:sectPr w:rsidR="00EA7192">
      <w:headerReference w:type="even" r:id="rId16"/>
      <w:headerReference w:type="default" r:id="rId17"/>
      <w:footerReference w:type="even" r:id="rId18"/>
      <w:footerReference w:type="default" r:id="rId19"/>
      <w:headerReference w:type="first" r:id="rId20"/>
      <w:footerReference w:type="first" r:id="rId21"/>
      <w:pgSz w:w="11908" w:h="16836"/>
      <w:pgMar w:top="1032" w:right="1018" w:bottom="718" w:left="0" w:header="763" w:footer="720" w:gutter="0"/>
      <w:pgNumType w:start="7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39EC03" w14:textId="77777777" w:rsidR="00F2055C" w:rsidRDefault="00F2055C">
      <w:pPr>
        <w:spacing w:after="0" w:line="240" w:lineRule="auto"/>
      </w:pPr>
      <w:r>
        <w:separator/>
      </w:r>
    </w:p>
  </w:endnote>
  <w:endnote w:type="continuationSeparator" w:id="0">
    <w:p w14:paraId="1CC220A9" w14:textId="77777777" w:rsidR="00F2055C" w:rsidRDefault="00F205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35" w14:textId="77777777" w:rsidR="00EA7192" w:rsidRDefault="00F75D23">
    <w:pPr>
      <w:tabs>
        <w:tab w:val="center" w:pos="1133"/>
        <w:tab w:val="center" w:pos="5958"/>
      </w:tabs>
      <w:spacing w:after="0" w:line="259" w:lineRule="auto"/>
      <w:ind w:left="0" w:firstLine="0"/>
      <w:jc w:val="left"/>
    </w:pPr>
    <w:r>
      <w:rPr>
        <w:rFonts w:ascii="Calibri" w:eastAsia="Calibri" w:hAnsi="Calibri" w:cs="Calibri"/>
        <w:sz w:val="22"/>
        <w:szCs w:val="22"/>
      </w:rPr>
      <w:t xml:space="preserve"> </w:t>
    </w:r>
    <w:r>
      <w:rPr>
        <w:rFonts w:ascii="Calibri" w:eastAsia="Calibri" w:hAnsi="Calibri" w:cs="Calibri"/>
        <w:sz w:val="22"/>
        <w:szCs w:val="22"/>
      </w:rPr>
      <w:tab/>
    </w:r>
    <w:r>
      <w:rPr>
        <w:sz w:val="24"/>
        <w:szCs w:val="24"/>
      </w:rPr>
      <w:t xml:space="preserve">  </w:t>
    </w:r>
    <w:r>
      <w:rPr>
        <w:sz w:val="24"/>
        <w:szCs w:val="24"/>
      </w:rPr>
      <w:tab/>
    </w:r>
    <w:r>
      <w:fldChar w:fldCharType="begin"/>
    </w:r>
    <w:r>
      <w:instrText>PAGE</w:instrText>
    </w:r>
    <w:r w:rsidR="00F2055C">
      <w:fldChar w:fldCharType="separate"/>
    </w:r>
    <w:r>
      <w:fldChar w:fldCharType="end"/>
    </w:r>
    <w:r>
      <w:t xml:space="preserve">  </w:t>
    </w:r>
  </w:p>
  <w:p w14:paraId="00000036" w14:textId="77777777" w:rsidR="00EA7192" w:rsidRDefault="00F75D23">
    <w:pPr>
      <w:spacing w:after="0" w:line="259" w:lineRule="auto"/>
      <w:ind w:left="1133" w:firstLine="0"/>
      <w:jc w:val="left"/>
    </w:pPr>
    <w:r>
      <w:t xml:space="preserve"> </w:t>
    </w:r>
  </w:p>
  <w:p w14:paraId="00000037" w14:textId="77777777" w:rsidR="00EA7192" w:rsidRDefault="00F75D23">
    <w:pPr>
      <w:spacing w:after="0" w:line="259" w:lineRule="auto"/>
      <w:ind w:left="1133" w:firstLine="0"/>
      <w:jc w:val="left"/>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39" w14:textId="6F0AB73E" w:rsidR="00EA7192" w:rsidRDefault="00F75D23">
    <w:pPr>
      <w:tabs>
        <w:tab w:val="center" w:pos="1133"/>
        <w:tab w:val="center" w:pos="5958"/>
      </w:tabs>
      <w:spacing w:after="0" w:line="259" w:lineRule="auto"/>
      <w:ind w:left="0" w:firstLine="0"/>
      <w:jc w:val="left"/>
    </w:pPr>
    <w:r>
      <w:rPr>
        <w:rFonts w:ascii="Calibri" w:eastAsia="Calibri" w:hAnsi="Calibri" w:cs="Calibri"/>
        <w:sz w:val="22"/>
        <w:szCs w:val="22"/>
      </w:rPr>
      <w:t xml:space="preserve"> </w:t>
    </w:r>
    <w:r>
      <w:rPr>
        <w:rFonts w:ascii="Calibri" w:eastAsia="Calibri" w:hAnsi="Calibri" w:cs="Calibri"/>
        <w:sz w:val="22"/>
        <w:szCs w:val="22"/>
      </w:rPr>
      <w:tab/>
    </w:r>
    <w:r>
      <w:rPr>
        <w:sz w:val="24"/>
        <w:szCs w:val="24"/>
      </w:rPr>
      <w:t xml:space="preserve">  </w:t>
    </w:r>
    <w:r>
      <w:rPr>
        <w:sz w:val="24"/>
        <w:szCs w:val="24"/>
      </w:rPr>
      <w:tab/>
    </w:r>
    <w:r>
      <w:fldChar w:fldCharType="begin"/>
    </w:r>
    <w:r>
      <w:instrText>PAGE</w:instrText>
    </w:r>
    <w:r>
      <w:fldChar w:fldCharType="separate"/>
    </w:r>
    <w:r w:rsidR="004F72B9">
      <w:rPr>
        <w:noProof/>
      </w:rPr>
      <w:t>78</w:t>
    </w:r>
    <w:r>
      <w:fldChar w:fldCharType="end"/>
    </w:r>
  </w:p>
  <w:p w14:paraId="0000003A" w14:textId="77777777" w:rsidR="00EA7192" w:rsidRDefault="00F75D23">
    <w:pPr>
      <w:spacing w:after="0" w:line="259" w:lineRule="auto"/>
      <w:ind w:left="1133" w:firstLine="0"/>
      <w:jc w:val="left"/>
    </w:pPr>
    <w:r>
      <w:t xml:space="preserve"> </w:t>
    </w:r>
  </w:p>
  <w:p w14:paraId="0000003B" w14:textId="77777777" w:rsidR="00EA7192" w:rsidRDefault="00F75D23">
    <w:pPr>
      <w:spacing w:after="0" w:line="259" w:lineRule="auto"/>
      <w:ind w:left="1133"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38" w14:textId="77777777" w:rsidR="00EA7192" w:rsidRDefault="00EA7192">
    <w:pPr>
      <w:spacing w:after="160" w:line="259" w:lineRule="auto"/>
      <w:ind w:lef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199547" w14:textId="77777777" w:rsidR="00F2055C" w:rsidRDefault="00F2055C">
      <w:pPr>
        <w:spacing w:after="0" w:line="240" w:lineRule="auto"/>
      </w:pPr>
      <w:r>
        <w:separator/>
      </w:r>
    </w:p>
  </w:footnote>
  <w:footnote w:type="continuationSeparator" w:id="0">
    <w:p w14:paraId="1710B885" w14:textId="77777777" w:rsidR="00F2055C" w:rsidRDefault="00F205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32" w14:textId="77777777" w:rsidR="00EA7192" w:rsidRDefault="00F75D23">
    <w:pPr>
      <w:spacing w:after="0" w:line="259" w:lineRule="auto"/>
      <w:ind w:left="2897" w:firstLine="0"/>
      <w:jc w:val="left"/>
    </w:pPr>
    <w:r>
      <w:rPr>
        <w:rFonts w:ascii="Calibri" w:eastAsia="Calibri" w:hAnsi="Calibri" w:cs="Calibri"/>
        <w:sz w:val="22"/>
        <w:szCs w:val="22"/>
      </w:rPr>
      <w:t xml:space="preserve">Jurnal Format Volume 8 Nomor 1 Tahun 2019   ::   ISSN : 2089 – 5615  </w:t>
    </w:r>
  </w:p>
  <w:p w14:paraId="00000033" w14:textId="77777777" w:rsidR="00EA7192" w:rsidRDefault="00F75D23">
    <w:pPr>
      <w:spacing w:after="0" w:line="259" w:lineRule="auto"/>
      <w:ind w:left="0" w:firstLine="0"/>
      <w:jc w:val="left"/>
    </w:pP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30" w14:textId="77777777" w:rsidR="00EA7192" w:rsidRDefault="00F75D23">
    <w:pPr>
      <w:spacing w:after="0" w:line="259" w:lineRule="auto"/>
      <w:ind w:left="1053" w:firstLine="0"/>
      <w:jc w:val="center"/>
    </w:pPr>
    <w:r>
      <w:rPr>
        <w:rFonts w:ascii="Calibri" w:eastAsia="Calibri" w:hAnsi="Calibri" w:cs="Calibri"/>
        <w:sz w:val="22"/>
        <w:szCs w:val="22"/>
      </w:rPr>
      <w:t xml:space="preserve">Jurnal Format Volume X Nomor X Tahun XXXX   ::   ISSN : 2089 – 5615  </w:t>
    </w:r>
  </w:p>
  <w:p w14:paraId="00000031" w14:textId="77777777" w:rsidR="00EA7192" w:rsidRDefault="00F75D23">
    <w:pPr>
      <w:spacing w:after="0" w:line="259" w:lineRule="auto"/>
      <w:ind w:left="0" w:firstLine="0"/>
      <w:jc w:val="left"/>
    </w:pP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34" w14:textId="77777777" w:rsidR="00EA7192" w:rsidRDefault="00F75D23">
    <w:pPr>
      <w:spacing w:after="0" w:line="259" w:lineRule="auto"/>
      <w:ind w:left="1053" w:firstLine="0"/>
      <w:jc w:val="center"/>
      <w:rPr>
        <w:rFonts w:ascii="Calibri" w:eastAsia="Calibri" w:hAnsi="Calibri" w:cs="Calibri"/>
        <w:sz w:val="22"/>
        <w:szCs w:val="22"/>
      </w:rPr>
    </w:pPr>
    <w:r>
      <w:rPr>
        <w:rFonts w:ascii="Calibri" w:eastAsia="Calibri" w:hAnsi="Calibri" w:cs="Calibri"/>
        <w:sz w:val="22"/>
        <w:szCs w:val="22"/>
      </w:rPr>
      <w:t>Jurnal Format Volume X Nomor X Tahun XXXX   ::   ISSN : 2089 – 5615  :: E-ISSN : 2722 - 716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84165C"/>
    <w:multiLevelType w:val="hybridMultilevel"/>
    <w:tmpl w:val="EB081752"/>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 w15:restartNumberingAfterBreak="0">
    <w:nsid w:val="1A8F2483"/>
    <w:multiLevelType w:val="hybridMultilevel"/>
    <w:tmpl w:val="E5EAF7F6"/>
    <w:lvl w:ilvl="0" w:tplc="0409000F">
      <w:start w:val="1"/>
      <w:numFmt w:val="decimal"/>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2" w15:restartNumberingAfterBreak="0">
    <w:nsid w:val="1E13020C"/>
    <w:multiLevelType w:val="hybridMultilevel"/>
    <w:tmpl w:val="6BAE5E38"/>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3" w15:restartNumberingAfterBreak="0">
    <w:nsid w:val="24396933"/>
    <w:multiLevelType w:val="hybridMultilevel"/>
    <w:tmpl w:val="44A4945E"/>
    <w:lvl w:ilvl="0" w:tplc="826E4F40">
      <w:start w:val="1"/>
      <w:numFmt w:val="decimal"/>
      <w:lvlText w:val="%1."/>
      <w:lvlJc w:val="left"/>
      <w:pPr>
        <w:ind w:left="1890" w:hanging="360"/>
      </w:pPr>
      <w:rPr>
        <w:rFonts w:hint="default"/>
      </w:rPr>
    </w:lvl>
    <w:lvl w:ilvl="1" w:tplc="04090019">
      <w:start w:val="1"/>
      <w:numFmt w:val="lowerLetter"/>
      <w:lvlText w:val="%2."/>
      <w:lvlJc w:val="left"/>
      <w:pPr>
        <w:ind w:left="2610" w:hanging="360"/>
      </w:pPr>
      <w:rPr>
        <w:rFonts w:hint="default"/>
      </w:r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4" w15:restartNumberingAfterBreak="0">
    <w:nsid w:val="2BC1457A"/>
    <w:multiLevelType w:val="multilevel"/>
    <w:tmpl w:val="3F2E34A8"/>
    <w:lvl w:ilvl="0">
      <w:start w:val="1"/>
      <w:numFmt w:val="upperRoman"/>
      <w:lvlText w:val="%1."/>
      <w:lvlJc w:val="left"/>
      <w:pPr>
        <w:ind w:left="0" w:firstLine="0"/>
      </w:pPr>
      <w:rPr>
        <w:rFonts w:ascii="Times New Roman" w:eastAsia="Times New Roman" w:hAnsi="Times New Roman" w:cs="Times New Roman"/>
        <w:b w:val="0"/>
        <w:i w:val="0"/>
        <w:strike w:val="0"/>
        <w:color w:val="000000"/>
        <w:sz w:val="20"/>
        <w:szCs w:val="20"/>
        <w:u w:val="none"/>
        <w:shd w:val="clear" w:color="auto" w:fill="auto"/>
        <w:vertAlign w:val="baseline"/>
      </w:rPr>
    </w:lvl>
    <w:lvl w:ilvl="1">
      <w:start w:val="1"/>
      <w:numFmt w:val="lowerLetter"/>
      <w:lvlText w:val="%2"/>
      <w:lvlJc w:val="left"/>
      <w:pPr>
        <w:ind w:left="4850" w:hanging="4850"/>
      </w:pPr>
      <w:rPr>
        <w:rFonts w:ascii="Times New Roman" w:eastAsia="Times New Roman" w:hAnsi="Times New Roman" w:cs="Times New Roman"/>
        <w:b w:val="0"/>
        <w:i w:val="0"/>
        <w:strike w:val="0"/>
        <w:color w:val="000000"/>
        <w:sz w:val="20"/>
        <w:szCs w:val="20"/>
        <w:u w:val="none"/>
        <w:shd w:val="clear" w:color="auto" w:fill="auto"/>
        <w:vertAlign w:val="baseline"/>
      </w:rPr>
    </w:lvl>
    <w:lvl w:ilvl="2">
      <w:start w:val="1"/>
      <w:numFmt w:val="lowerRoman"/>
      <w:lvlText w:val="%3"/>
      <w:lvlJc w:val="left"/>
      <w:pPr>
        <w:ind w:left="5570" w:hanging="5570"/>
      </w:pPr>
      <w:rPr>
        <w:rFonts w:ascii="Times New Roman" w:eastAsia="Times New Roman" w:hAnsi="Times New Roman" w:cs="Times New Roman"/>
        <w:b w:val="0"/>
        <w:i w:val="0"/>
        <w:strike w:val="0"/>
        <w:color w:val="000000"/>
        <w:sz w:val="20"/>
        <w:szCs w:val="20"/>
        <w:u w:val="none"/>
        <w:shd w:val="clear" w:color="auto" w:fill="auto"/>
        <w:vertAlign w:val="baseline"/>
      </w:rPr>
    </w:lvl>
    <w:lvl w:ilvl="3">
      <w:start w:val="1"/>
      <w:numFmt w:val="decimal"/>
      <w:lvlText w:val="%4"/>
      <w:lvlJc w:val="left"/>
      <w:pPr>
        <w:ind w:left="6290" w:hanging="6290"/>
      </w:pPr>
      <w:rPr>
        <w:rFonts w:ascii="Times New Roman" w:eastAsia="Times New Roman" w:hAnsi="Times New Roman" w:cs="Times New Roman"/>
        <w:b w:val="0"/>
        <w:i w:val="0"/>
        <w:strike w:val="0"/>
        <w:color w:val="000000"/>
        <w:sz w:val="20"/>
        <w:szCs w:val="20"/>
        <w:u w:val="none"/>
        <w:shd w:val="clear" w:color="auto" w:fill="auto"/>
        <w:vertAlign w:val="baseline"/>
      </w:rPr>
    </w:lvl>
    <w:lvl w:ilvl="4">
      <w:start w:val="1"/>
      <w:numFmt w:val="lowerLetter"/>
      <w:lvlText w:val="%5"/>
      <w:lvlJc w:val="left"/>
      <w:pPr>
        <w:ind w:left="7010" w:hanging="7010"/>
      </w:pPr>
      <w:rPr>
        <w:rFonts w:ascii="Times New Roman" w:eastAsia="Times New Roman" w:hAnsi="Times New Roman" w:cs="Times New Roman"/>
        <w:b w:val="0"/>
        <w:i w:val="0"/>
        <w:strike w:val="0"/>
        <w:color w:val="000000"/>
        <w:sz w:val="20"/>
        <w:szCs w:val="20"/>
        <w:u w:val="none"/>
        <w:shd w:val="clear" w:color="auto" w:fill="auto"/>
        <w:vertAlign w:val="baseline"/>
      </w:rPr>
    </w:lvl>
    <w:lvl w:ilvl="5">
      <w:start w:val="1"/>
      <w:numFmt w:val="lowerRoman"/>
      <w:lvlText w:val="%6"/>
      <w:lvlJc w:val="left"/>
      <w:pPr>
        <w:ind w:left="7730" w:hanging="7730"/>
      </w:pPr>
      <w:rPr>
        <w:rFonts w:ascii="Times New Roman" w:eastAsia="Times New Roman" w:hAnsi="Times New Roman" w:cs="Times New Roman"/>
        <w:b w:val="0"/>
        <w:i w:val="0"/>
        <w:strike w:val="0"/>
        <w:color w:val="000000"/>
        <w:sz w:val="20"/>
        <w:szCs w:val="20"/>
        <w:u w:val="none"/>
        <w:shd w:val="clear" w:color="auto" w:fill="auto"/>
        <w:vertAlign w:val="baseline"/>
      </w:rPr>
    </w:lvl>
    <w:lvl w:ilvl="6">
      <w:start w:val="1"/>
      <w:numFmt w:val="decimal"/>
      <w:lvlText w:val="%7"/>
      <w:lvlJc w:val="left"/>
      <w:pPr>
        <w:ind w:left="8450" w:hanging="8450"/>
      </w:pPr>
      <w:rPr>
        <w:rFonts w:ascii="Times New Roman" w:eastAsia="Times New Roman" w:hAnsi="Times New Roman" w:cs="Times New Roman"/>
        <w:b w:val="0"/>
        <w:i w:val="0"/>
        <w:strike w:val="0"/>
        <w:color w:val="000000"/>
        <w:sz w:val="20"/>
        <w:szCs w:val="20"/>
        <w:u w:val="none"/>
        <w:shd w:val="clear" w:color="auto" w:fill="auto"/>
        <w:vertAlign w:val="baseline"/>
      </w:rPr>
    </w:lvl>
    <w:lvl w:ilvl="7">
      <w:start w:val="1"/>
      <w:numFmt w:val="lowerLetter"/>
      <w:lvlText w:val="%8"/>
      <w:lvlJc w:val="left"/>
      <w:pPr>
        <w:ind w:left="9170" w:hanging="9170"/>
      </w:pPr>
      <w:rPr>
        <w:rFonts w:ascii="Times New Roman" w:eastAsia="Times New Roman" w:hAnsi="Times New Roman" w:cs="Times New Roman"/>
        <w:b w:val="0"/>
        <w:i w:val="0"/>
        <w:strike w:val="0"/>
        <w:color w:val="000000"/>
        <w:sz w:val="20"/>
        <w:szCs w:val="20"/>
        <w:u w:val="none"/>
        <w:shd w:val="clear" w:color="auto" w:fill="auto"/>
        <w:vertAlign w:val="baseline"/>
      </w:rPr>
    </w:lvl>
    <w:lvl w:ilvl="8">
      <w:start w:val="1"/>
      <w:numFmt w:val="lowerRoman"/>
      <w:lvlText w:val="%9"/>
      <w:lvlJc w:val="left"/>
      <w:pPr>
        <w:ind w:left="9890" w:hanging="9890"/>
      </w:pPr>
      <w:rPr>
        <w:rFonts w:ascii="Times New Roman" w:eastAsia="Times New Roman" w:hAnsi="Times New Roman" w:cs="Times New Roman"/>
        <w:b w:val="0"/>
        <w:i w:val="0"/>
        <w:strike w:val="0"/>
        <w:color w:val="000000"/>
        <w:sz w:val="20"/>
        <w:szCs w:val="20"/>
        <w:u w:val="none"/>
        <w:shd w:val="clear" w:color="auto" w:fill="auto"/>
        <w:vertAlign w:val="baseline"/>
      </w:rPr>
    </w:lvl>
  </w:abstractNum>
  <w:abstractNum w:abstractNumId="5" w15:restartNumberingAfterBreak="0">
    <w:nsid w:val="37D77A9D"/>
    <w:multiLevelType w:val="hybridMultilevel"/>
    <w:tmpl w:val="41A01CBE"/>
    <w:lvl w:ilvl="0" w:tplc="8F2C0AB6">
      <w:start w:val="1"/>
      <w:numFmt w:val="lowerLetter"/>
      <w:lvlText w:val="%1."/>
      <w:lvlJc w:val="left"/>
      <w:pPr>
        <w:ind w:left="2250" w:hanging="360"/>
      </w:pPr>
      <w:rPr>
        <w:rFonts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6" w15:restartNumberingAfterBreak="0">
    <w:nsid w:val="3BB2693A"/>
    <w:multiLevelType w:val="hybridMultilevel"/>
    <w:tmpl w:val="D2465E40"/>
    <w:lvl w:ilvl="0" w:tplc="3D94B262">
      <w:start w:val="1"/>
      <w:numFmt w:val="upp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7" w15:restartNumberingAfterBreak="0">
    <w:nsid w:val="3F101455"/>
    <w:multiLevelType w:val="multilevel"/>
    <w:tmpl w:val="69D0AA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0D16614"/>
    <w:multiLevelType w:val="hybridMultilevel"/>
    <w:tmpl w:val="DE1E9F6C"/>
    <w:lvl w:ilvl="0" w:tplc="826E4F40">
      <w:start w:val="1"/>
      <w:numFmt w:val="decimal"/>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9" w15:restartNumberingAfterBreak="0">
    <w:nsid w:val="62F35C70"/>
    <w:multiLevelType w:val="multilevel"/>
    <w:tmpl w:val="165C04A4"/>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6BF32975"/>
    <w:multiLevelType w:val="hybridMultilevel"/>
    <w:tmpl w:val="D2465E40"/>
    <w:lvl w:ilvl="0" w:tplc="3D94B262">
      <w:start w:val="1"/>
      <w:numFmt w:val="upp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1" w15:restartNumberingAfterBreak="0">
    <w:nsid w:val="769A3FF1"/>
    <w:multiLevelType w:val="hybridMultilevel"/>
    <w:tmpl w:val="7B0CD992"/>
    <w:lvl w:ilvl="0" w:tplc="3D94B262">
      <w:start w:val="1"/>
      <w:numFmt w:val="upp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num w:numId="1">
    <w:abstractNumId w:val="4"/>
  </w:num>
  <w:num w:numId="2">
    <w:abstractNumId w:val="7"/>
  </w:num>
  <w:num w:numId="3">
    <w:abstractNumId w:val="9"/>
  </w:num>
  <w:num w:numId="4">
    <w:abstractNumId w:val="9"/>
  </w:num>
  <w:num w:numId="5">
    <w:abstractNumId w:val="10"/>
  </w:num>
  <w:num w:numId="6">
    <w:abstractNumId w:val="9"/>
  </w:num>
  <w:num w:numId="7">
    <w:abstractNumId w:val="9"/>
  </w:num>
  <w:num w:numId="8">
    <w:abstractNumId w:val="8"/>
  </w:num>
  <w:num w:numId="9">
    <w:abstractNumId w:val="3"/>
  </w:num>
  <w:num w:numId="10">
    <w:abstractNumId w:val="5"/>
  </w:num>
  <w:num w:numId="11">
    <w:abstractNumId w:val="1"/>
  </w:num>
  <w:num w:numId="12">
    <w:abstractNumId w:val="6"/>
  </w:num>
  <w:num w:numId="13">
    <w:abstractNumId w:val="11"/>
  </w:num>
  <w:num w:numId="14">
    <w:abstractNumId w:val="2"/>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192"/>
    <w:rsid w:val="000A3B64"/>
    <w:rsid w:val="000A401F"/>
    <w:rsid w:val="000A7B57"/>
    <w:rsid w:val="000B4136"/>
    <w:rsid w:val="000D75DD"/>
    <w:rsid w:val="000E0367"/>
    <w:rsid w:val="000E4D02"/>
    <w:rsid w:val="000E6921"/>
    <w:rsid w:val="000F2738"/>
    <w:rsid w:val="00120014"/>
    <w:rsid w:val="0012289F"/>
    <w:rsid w:val="0012694B"/>
    <w:rsid w:val="00130388"/>
    <w:rsid w:val="00130B3A"/>
    <w:rsid w:val="0014447D"/>
    <w:rsid w:val="00147A82"/>
    <w:rsid w:val="00191773"/>
    <w:rsid w:val="001D0D0C"/>
    <w:rsid w:val="001D1D7E"/>
    <w:rsid w:val="001E4713"/>
    <w:rsid w:val="00200E51"/>
    <w:rsid w:val="002108E4"/>
    <w:rsid w:val="00215F28"/>
    <w:rsid w:val="00217902"/>
    <w:rsid w:val="00221F28"/>
    <w:rsid w:val="002262A8"/>
    <w:rsid w:val="00237D85"/>
    <w:rsid w:val="00254E27"/>
    <w:rsid w:val="00255087"/>
    <w:rsid w:val="00272785"/>
    <w:rsid w:val="0027341B"/>
    <w:rsid w:val="00282C68"/>
    <w:rsid w:val="0029115C"/>
    <w:rsid w:val="002C0154"/>
    <w:rsid w:val="002C1EEB"/>
    <w:rsid w:val="002D4A25"/>
    <w:rsid w:val="00317678"/>
    <w:rsid w:val="00325CB3"/>
    <w:rsid w:val="00331C1A"/>
    <w:rsid w:val="003451D3"/>
    <w:rsid w:val="00350C19"/>
    <w:rsid w:val="00363CBE"/>
    <w:rsid w:val="003A1A27"/>
    <w:rsid w:val="003C0FAD"/>
    <w:rsid w:val="003D78FF"/>
    <w:rsid w:val="003F7F0B"/>
    <w:rsid w:val="0040243A"/>
    <w:rsid w:val="00421171"/>
    <w:rsid w:val="00431E70"/>
    <w:rsid w:val="00453CB3"/>
    <w:rsid w:val="004954B0"/>
    <w:rsid w:val="004A1FF0"/>
    <w:rsid w:val="004B13DD"/>
    <w:rsid w:val="004B7BC7"/>
    <w:rsid w:val="004C175C"/>
    <w:rsid w:val="004D74D1"/>
    <w:rsid w:val="004E5AE9"/>
    <w:rsid w:val="004F72B9"/>
    <w:rsid w:val="00511407"/>
    <w:rsid w:val="005124E3"/>
    <w:rsid w:val="005517AE"/>
    <w:rsid w:val="00563F34"/>
    <w:rsid w:val="00573B23"/>
    <w:rsid w:val="005B1CEC"/>
    <w:rsid w:val="005D2BE0"/>
    <w:rsid w:val="005D3DEE"/>
    <w:rsid w:val="005E5650"/>
    <w:rsid w:val="0060716A"/>
    <w:rsid w:val="006103E0"/>
    <w:rsid w:val="0062371A"/>
    <w:rsid w:val="00623DB0"/>
    <w:rsid w:val="006A4650"/>
    <w:rsid w:val="006B176E"/>
    <w:rsid w:val="006D1E33"/>
    <w:rsid w:val="006E6F1E"/>
    <w:rsid w:val="006F2F8E"/>
    <w:rsid w:val="00702373"/>
    <w:rsid w:val="00702ACA"/>
    <w:rsid w:val="00706031"/>
    <w:rsid w:val="00716C51"/>
    <w:rsid w:val="00745F0B"/>
    <w:rsid w:val="007701CE"/>
    <w:rsid w:val="00772610"/>
    <w:rsid w:val="00791E86"/>
    <w:rsid w:val="007A2785"/>
    <w:rsid w:val="007B1385"/>
    <w:rsid w:val="00813DBA"/>
    <w:rsid w:val="00821994"/>
    <w:rsid w:val="00843C14"/>
    <w:rsid w:val="00857622"/>
    <w:rsid w:val="00870AE3"/>
    <w:rsid w:val="00880738"/>
    <w:rsid w:val="00895C3B"/>
    <w:rsid w:val="008964A0"/>
    <w:rsid w:val="008A3FE8"/>
    <w:rsid w:val="008B354B"/>
    <w:rsid w:val="008C2443"/>
    <w:rsid w:val="0090279C"/>
    <w:rsid w:val="00904E0A"/>
    <w:rsid w:val="009067DE"/>
    <w:rsid w:val="00907927"/>
    <w:rsid w:val="009260DD"/>
    <w:rsid w:val="00930948"/>
    <w:rsid w:val="00933373"/>
    <w:rsid w:val="009343B0"/>
    <w:rsid w:val="00984BE5"/>
    <w:rsid w:val="009A0B24"/>
    <w:rsid w:val="009B3539"/>
    <w:rsid w:val="009E055C"/>
    <w:rsid w:val="009F0EE6"/>
    <w:rsid w:val="009F3E8F"/>
    <w:rsid w:val="00A056B9"/>
    <w:rsid w:val="00A51865"/>
    <w:rsid w:val="00A83FE6"/>
    <w:rsid w:val="00A8516F"/>
    <w:rsid w:val="00A86E07"/>
    <w:rsid w:val="00AE151E"/>
    <w:rsid w:val="00B057C0"/>
    <w:rsid w:val="00B33853"/>
    <w:rsid w:val="00B77FAA"/>
    <w:rsid w:val="00B83BE6"/>
    <w:rsid w:val="00BA07F8"/>
    <w:rsid w:val="00BC7FE7"/>
    <w:rsid w:val="00BE17D2"/>
    <w:rsid w:val="00BE7C18"/>
    <w:rsid w:val="00C24148"/>
    <w:rsid w:val="00C30EE2"/>
    <w:rsid w:val="00C40C08"/>
    <w:rsid w:val="00C51D3A"/>
    <w:rsid w:val="00C639FC"/>
    <w:rsid w:val="00C85A8C"/>
    <w:rsid w:val="00CC5ABF"/>
    <w:rsid w:val="00CC646A"/>
    <w:rsid w:val="00CD2E94"/>
    <w:rsid w:val="00CF41F5"/>
    <w:rsid w:val="00D05140"/>
    <w:rsid w:val="00D0740B"/>
    <w:rsid w:val="00D157AD"/>
    <w:rsid w:val="00D6257D"/>
    <w:rsid w:val="00D75666"/>
    <w:rsid w:val="00DA674A"/>
    <w:rsid w:val="00E20DFB"/>
    <w:rsid w:val="00E41F45"/>
    <w:rsid w:val="00E6013F"/>
    <w:rsid w:val="00E73498"/>
    <w:rsid w:val="00E92931"/>
    <w:rsid w:val="00EA2774"/>
    <w:rsid w:val="00EA7192"/>
    <w:rsid w:val="00EC0D63"/>
    <w:rsid w:val="00EC4869"/>
    <w:rsid w:val="00EC501B"/>
    <w:rsid w:val="00ED1223"/>
    <w:rsid w:val="00EE640F"/>
    <w:rsid w:val="00F17272"/>
    <w:rsid w:val="00F2055C"/>
    <w:rsid w:val="00F4653A"/>
    <w:rsid w:val="00F60EC8"/>
    <w:rsid w:val="00F63836"/>
    <w:rsid w:val="00F75D23"/>
    <w:rsid w:val="00F83002"/>
    <w:rsid w:val="00FA05A2"/>
    <w:rsid w:val="00FC585C"/>
    <w:rsid w:val="00FD72B4"/>
    <w:rsid w:val="00FE7C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238A58"/>
  <w15:docId w15:val="{71F14B68-BE40-471D-A8B2-EC34A9C62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sv-SE" w:eastAsia="en-US" w:bidi="ar-SA"/>
      </w:rPr>
    </w:rPrDefault>
    <w:pPrDefault>
      <w:pPr>
        <w:spacing w:after="5" w:line="248" w:lineRule="auto"/>
        <w:ind w:left="1119" w:hanging="1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54AE"/>
    <w:rPr>
      <w:color w:val="000000"/>
    </w:rPr>
  </w:style>
  <w:style w:type="paragraph" w:styleId="Heading1">
    <w:name w:val="heading 1"/>
    <w:next w:val="Normal"/>
    <w:link w:val="Heading1Char"/>
    <w:uiPriority w:val="9"/>
    <w:qFormat/>
    <w:rsid w:val="007054AE"/>
    <w:pPr>
      <w:keepNext/>
      <w:keepLines/>
      <w:numPr>
        <w:numId w:val="3"/>
      </w:numPr>
      <w:spacing w:after="3"/>
      <w:jc w:val="center"/>
      <w:outlineLvl w:val="0"/>
    </w:pPr>
    <w:rPr>
      <w:color w:val="000000"/>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link w:val="Heading1"/>
    <w:rsid w:val="007054AE"/>
    <w:rPr>
      <w:rFonts w:ascii="Times New Roman" w:eastAsia="Times New Roman" w:hAnsi="Times New Roman" w:cs="Times New Roman"/>
      <w:color w:val="000000"/>
      <w:sz w:val="20"/>
    </w:rPr>
  </w:style>
  <w:style w:type="table" w:customStyle="1" w:styleId="TableGrid">
    <w:name w:val="TableGrid"/>
    <w:rsid w:val="007054AE"/>
    <w:pPr>
      <w:spacing w:after="0" w:line="240" w:lineRule="auto"/>
    </w:pPr>
    <w:tblPr>
      <w:tblCellMar>
        <w:top w:w="0" w:type="dxa"/>
        <w:left w:w="0" w:type="dxa"/>
        <w:bottom w:w="0" w:type="dxa"/>
        <w:right w:w="0" w:type="dxa"/>
      </w:tblCellMar>
    </w:tblPr>
  </w:style>
  <w:style w:type="paragraph" w:styleId="NoSpacing">
    <w:name w:val="No Spacing"/>
    <w:uiPriority w:val="1"/>
    <w:qFormat/>
    <w:rsid w:val="006E7EC9"/>
    <w:pPr>
      <w:spacing w:after="0" w:line="240" w:lineRule="auto"/>
    </w:pPr>
    <w:rPr>
      <w:sz w:val="24"/>
      <w:szCs w:val="24"/>
    </w:rPr>
  </w:style>
  <w:style w:type="paragraph" w:styleId="NormalWeb">
    <w:name w:val="Normal (Web)"/>
    <w:basedOn w:val="Normal"/>
    <w:rsid w:val="00B06C54"/>
    <w:pPr>
      <w:spacing w:before="100" w:beforeAutospacing="1" w:after="100" w:afterAutospacing="1" w:line="240" w:lineRule="auto"/>
      <w:ind w:left="0" w:firstLine="0"/>
      <w:jc w:val="left"/>
    </w:pPr>
    <w:rPr>
      <w:color w:val="auto"/>
      <w:sz w:val="24"/>
      <w:szCs w:val="24"/>
    </w:rPr>
  </w:style>
  <w:style w:type="character" w:styleId="Emphasis">
    <w:name w:val="Emphasis"/>
    <w:basedOn w:val="DefaultParagraphFont"/>
    <w:uiPriority w:val="20"/>
    <w:qFormat/>
    <w:rsid w:val="00D538F8"/>
    <w:rPr>
      <w:i/>
      <w:iCs/>
    </w:rPr>
  </w:style>
  <w:style w:type="paragraph" w:styleId="BalloonText">
    <w:name w:val="Balloon Text"/>
    <w:basedOn w:val="Normal"/>
    <w:link w:val="BalloonTextChar"/>
    <w:uiPriority w:val="99"/>
    <w:semiHidden/>
    <w:unhideWhenUsed/>
    <w:rsid w:val="00D11A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1AC0"/>
    <w:rPr>
      <w:rFonts w:ascii="Tahoma" w:eastAsia="Times New Roman" w:hAnsi="Tahoma" w:cs="Tahoma"/>
      <w:color w:val="000000"/>
      <w:sz w:val="16"/>
      <w:szCs w:val="16"/>
    </w:rPr>
  </w:style>
  <w:style w:type="paragraph" w:styleId="DocumentMap">
    <w:name w:val="Document Map"/>
    <w:basedOn w:val="Normal"/>
    <w:link w:val="DocumentMapChar"/>
    <w:uiPriority w:val="99"/>
    <w:semiHidden/>
    <w:unhideWhenUsed/>
    <w:rsid w:val="00D11AC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11AC0"/>
    <w:rPr>
      <w:rFonts w:ascii="Tahoma" w:eastAsia="Times New Roman" w:hAnsi="Tahoma" w:cs="Tahoma"/>
      <w:color w:val="000000"/>
      <w:sz w:val="16"/>
      <w:szCs w:val="1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702ACA"/>
    <w:rPr>
      <w:color w:val="0563C1" w:themeColor="hyperlink"/>
      <w:u w:val="single"/>
    </w:rPr>
  </w:style>
  <w:style w:type="character" w:styleId="UnresolvedMention">
    <w:name w:val="Unresolved Mention"/>
    <w:basedOn w:val="DefaultParagraphFont"/>
    <w:uiPriority w:val="99"/>
    <w:semiHidden/>
    <w:unhideWhenUsed/>
    <w:rsid w:val="00702ACA"/>
    <w:rPr>
      <w:color w:val="605E5C"/>
      <w:shd w:val="clear" w:color="auto" w:fill="E1DFDD"/>
    </w:rPr>
  </w:style>
  <w:style w:type="paragraph" w:styleId="ListParagraph">
    <w:name w:val="List Paragraph"/>
    <w:basedOn w:val="Normal"/>
    <w:uiPriority w:val="34"/>
    <w:qFormat/>
    <w:rsid w:val="00C24148"/>
    <w:pPr>
      <w:ind w:left="720"/>
      <w:contextualSpacing/>
    </w:pPr>
  </w:style>
  <w:style w:type="table" w:styleId="TableGrid0">
    <w:name w:val="Table Grid"/>
    <w:basedOn w:val="TableNormal"/>
    <w:uiPriority w:val="39"/>
    <w:rsid w:val="004954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mailto:nasrullohisnain@gmail.com2" TargetMode="External"/><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mailto:mr.dehans@gmail.com1"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PlTMCcNksr02DRalhURl5E9dvoQ==">AMUW2mUVsuWYa63sFejURKa79e2Pp2jazToXtGphIkvjaUWwAAFHHS0FzdU42th536j0uW5hKeexbcGLYbm2coTSksIRK/UsyB0cc2hpBnFB5BkcZqI+In+6HX3nCsqoUaRyM52/zYK7</go:docsCustomData>
</go:gDocsCustomXmlDataStorage>
</file>

<file path=customXml/itemProps1.xml><?xml version="1.0" encoding="utf-8"?>
<ds:datastoreItem xmlns:ds="http://schemas.openxmlformats.org/officeDocument/2006/customXml" ds:itemID="{E6C474FA-FC8F-4E89-8B18-7426C4F7FF8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321</TotalTime>
  <Pages>8</Pages>
  <Words>4987</Words>
  <Characters>28430</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usal Productions</dc:creator>
  <cp:lastModifiedBy>Nasrulloh Isnain</cp:lastModifiedBy>
  <cp:revision>81</cp:revision>
  <cp:lastPrinted>2021-07-04T17:38:00Z</cp:lastPrinted>
  <dcterms:created xsi:type="dcterms:W3CDTF">2019-12-10T13:24:00Z</dcterms:created>
  <dcterms:modified xsi:type="dcterms:W3CDTF">2021-07-05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008262-4795-3b20-ad74-0ddd3b7ace1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